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CC38BE" w14:textId="14FF5450" w:rsidR="008911F9" w:rsidRPr="0005502D" w:rsidRDefault="008911F9" w:rsidP="00E17B5A">
      <w:pPr>
        <w:pStyle w:val="Title"/>
      </w:pPr>
      <w:r w:rsidRPr="0005502D">
        <w:t xml:space="preserve">False Bay Literature Review </w:t>
      </w:r>
    </w:p>
    <w:sdt>
      <w:sdtPr>
        <w:id w:val="-921718287"/>
        <w:docPartObj>
          <w:docPartGallery w:val="Table of Contents"/>
          <w:docPartUnique/>
        </w:docPartObj>
      </w:sdtPr>
      <w:sdtEndPr>
        <w:rPr>
          <w:rFonts w:asciiTheme="minorHAnsi" w:eastAsiaTheme="minorEastAsia" w:hAnsiTheme="minorHAnsi" w:cstheme="minorBidi"/>
          <w:smallCaps w:val="0"/>
          <w:color w:val="auto"/>
          <w:sz w:val="22"/>
          <w:szCs w:val="22"/>
        </w:rPr>
      </w:sdtEndPr>
      <w:sdtContent>
        <w:p w14:paraId="782B9715" w14:textId="58DE55A3" w:rsidR="005467D2" w:rsidRPr="0005502D" w:rsidRDefault="005467D2" w:rsidP="005467D2">
          <w:pPr>
            <w:pStyle w:val="TOCHeading"/>
            <w:numPr>
              <w:ilvl w:val="0"/>
              <w:numId w:val="0"/>
            </w:numPr>
            <w:ind w:left="432"/>
          </w:pPr>
          <w:r w:rsidRPr="0005502D">
            <w:t>Contents</w:t>
          </w:r>
        </w:p>
        <w:p w14:paraId="69E43C74" w14:textId="56CC1B3E" w:rsidR="0087715F" w:rsidRDefault="005467D2">
          <w:pPr>
            <w:pStyle w:val="TOC1"/>
            <w:tabs>
              <w:tab w:val="left" w:pos="480"/>
              <w:tab w:val="right" w:leader="dot" w:pos="9016"/>
            </w:tabs>
            <w:rPr>
              <w:noProof/>
              <w:kern w:val="2"/>
              <w:sz w:val="24"/>
              <w:szCs w:val="24"/>
              <w:lang w:eastAsia="en-ZA"/>
              <w14:ligatures w14:val="standardContextual"/>
            </w:rPr>
          </w:pPr>
          <w:r w:rsidRPr="0005502D">
            <w:fldChar w:fldCharType="begin"/>
          </w:r>
          <w:r w:rsidRPr="0005502D">
            <w:instrText xml:space="preserve"> TOC \o "1-3" \h \z \u </w:instrText>
          </w:r>
          <w:r w:rsidRPr="0005502D">
            <w:fldChar w:fldCharType="separate"/>
          </w:r>
          <w:hyperlink w:anchor="_Toc206596962" w:history="1">
            <w:r w:rsidR="0087715F" w:rsidRPr="00D601C2">
              <w:rPr>
                <w:rStyle w:val="Hyperlink"/>
                <w:noProof/>
              </w:rPr>
              <w:t>1</w:t>
            </w:r>
            <w:r w:rsidR="0087715F">
              <w:rPr>
                <w:noProof/>
                <w:kern w:val="2"/>
                <w:sz w:val="24"/>
                <w:szCs w:val="24"/>
                <w:lang w:eastAsia="en-ZA"/>
                <w14:ligatures w14:val="standardContextual"/>
              </w:rPr>
              <w:tab/>
            </w:r>
            <w:r w:rsidR="0087715F" w:rsidRPr="00D601C2">
              <w:rPr>
                <w:rStyle w:val="Hyperlink"/>
                <w:noProof/>
              </w:rPr>
              <w:t>Surrounding Waters – Regional influences</w:t>
            </w:r>
            <w:r w:rsidR="0087715F">
              <w:rPr>
                <w:noProof/>
                <w:webHidden/>
              </w:rPr>
              <w:tab/>
            </w:r>
            <w:r w:rsidR="0087715F">
              <w:rPr>
                <w:noProof/>
                <w:webHidden/>
              </w:rPr>
              <w:fldChar w:fldCharType="begin"/>
            </w:r>
            <w:r w:rsidR="0087715F">
              <w:rPr>
                <w:noProof/>
                <w:webHidden/>
              </w:rPr>
              <w:instrText xml:space="preserve"> PAGEREF _Toc206596962 \h </w:instrText>
            </w:r>
            <w:r w:rsidR="0087715F">
              <w:rPr>
                <w:noProof/>
                <w:webHidden/>
              </w:rPr>
            </w:r>
            <w:r w:rsidR="0087715F">
              <w:rPr>
                <w:noProof/>
                <w:webHidden/>
              </w:rPr>
              <w:fldChar w:fldCharType="separate"/>
            </w:r>
            <w:r w:rsidR="004F7E20">
              <w:rPr>
                <w:noProof/>
                <w:webHidden/>
              </w:rPr>
              <w:t>1</w:t>
            </w:r>
            <w:r w:rsidR="0087715F">
              <w:rPr>
                <w:noProof/>
                <w:webHidden/>
              </w:rPr>
              <w:fldChar w:fldCharType="end"/>
            </w:r>
          </w:hyperlink>
        </w:p>
        <w:p w14:paraId="73F01384" w14:textId="102CA929" w:rsidR="0087715F" w:rsidRDefault="0087715F">
          <w:pPr>
            <w:pStyle w:val="TOC1"/>
            <w:tabs>
              <w:tab w:val="left" w:pos="480"/>
              <w:tab w:val="right" w:leader="dot" w:pos="9016"/>
            </w:tabs>
            <w:rPr>
              <w:noProof/>
              <w:kern w:val="2"/>
              <w:sz w:val="24"/>
              <w:szCs w:val="24"/>
              <w:lang w:eastAsia="en-ZA"/>
              <w14:ligatures w14:val="standardContextual"/>
            </w:rPr>
          </w:pPr>
          <w:hyperlink w:anchor="_Toc206596963" w:history="1">
            <w:r w:rsidRPr="00D601C2">
              <w:rPr>
                <w:rStyle w:val="Hyperlink"/>
                <w:noProof/>
              </w:rPr>
              <w:t>2</w:t>
            </w:r>
            <w:r>
              <w:rPr>
                <w:noProof/>
                <w:kern w:val="2"/>
                <w:sz w:val="24"/>
                <w:szCs w:val="24"/>
                <w:lang w:eastAsia="en-ZA"/>
                <w14:ligatures w14:val="standardContextual"/>
              </w:rPr>
              <w:tab/>
            </w:r>
            <w:r w:rsidRPr="00D601C2">
              <w:rPr>
                <w:rStyle w:val="Hyperlink"/>
                <w:noProof/>
              </w:rPr>
              <w:t>Physical Characteristics of False Bay</w:t>
            </w:r>
            <w:r>
              <w:rPr>
                <w:noProof/>
                <w:webHidden/>
              </w:rPr>
              <w:tab/>
            </w:r>
            <w:r>
              <w:rPr>
                <w:noProof/>
                <w:webHidden/>
              </w:rPr>
              <w:fldChar w:fldCharType="begin"/>
            </w:r>
            <w:r>
              <w:rPr>
                <w:noProof/>
                <w:webHidden/>
              </w:rPr>
              <w:instrText xml:space="preserve"> PAGEREF _Toc206596963 \h </w:instrText>
            </w:r>
            <w:r>
              <w:rPr>
                <w:noProof/>
                <w:webHidden/>
              </w:rPr>
            </w:r>
            <w:r>
              <w:rPr>
                <w:noProof/>
                <w:webHidden/>
              </w:rPr>
              <w:fldChar w:fldCharType="separate"/>
            </w:r>
            <w:r w:rsidR="004F7E20">
              <w:rPr>
                <w:noProof/>
                <w:webHidden/>
              </w:rPr>
              <w:t>1</w:t>
            </w:r>
            <w:r>
              <w:rPr>
                <w:noProof/>
                <w:webHidden/>
              </w:rPr>
              <w:fldChar w:fldCharType="end"/>
            </w:r>
          </w:hyperlink>
        </w:p>
        <w:p w14:paraId="5C29A5F0" w14:textId="7E4C8907" w:rsidR="0087715F" w:rsidRDefault="0087715F">
          <w:pPr>
            <w:pStyle w:val="TOC2"/>
            <w:tabs>
              <w:tab w:val="left" w:pos="960"/>
              <w:tab w:val="right" w:leader="dot" w:pos="9016"/>
            </w:tabs>
            <w:rPr>
              <w:noProof/>
              <w:kern w:val="2"/>
              <w:sz w:val="24"/>
              <w:szCs w:val="24"/>
              <w:lang w:eastAsia="en-ZA"/>
              <w14:ligatures w14:val="standardContextual"/>
            </w:rPr>
          </w:pPr>
          <w:hyperlink w:anchor="_Toc206596964" w:history="1">
            <w:r w:rsidRPr="00D601C2">
              <w:rPr>
                <w:rStyle w:val="Hyperlink"/>
                <w:noProof/>
              </w:rPr>
              <w:t>2.1</w:t>
            </w:r>
            <w:r>
              <w:rPr>
                <w:noProof/>
                <w:kern w:val="2"/>
                <w:sz w:val="24"/>
                <w:szCs w:val="24"/>
                <w:lang w:eastAsia="en-ZA"/>
                <w14:ligatures w14:val="standardContextual"/>
              </w:rPr>
              <w:tab/>
            </w:r>
            <w:r w:rsidRPr="00D601C2">
              <w:rPr>
                <w:rStyle w:val="Hyperlink"/>
                <w:noProof/>
              </w:rPr>
              <w:t>Bathymetry and Surrounding Topography</w:t>
            </w:r>
            <w:r>
              <w:rPr>
                <w:noProof/>
                <w:webHidden/>
              </w:rPr>
              <w:tab/>
            </w:r>
            <w:r>
              <w:rPr>
                <w:noProof/>
                <w:webHidden/>
              </w:rPr>
              <w:fldChar w:fldCharType="begin"/>
            </w:r>
            <w:r>
              <w:rPr>
                <w:noProof/>
                <w:webHidden/>
              </w:rPr>
              <w:instrText xml:space="preserve"> PAGEREF _Toc206596964 \h </w:instrText>
            </w:r>
            <w:r>
              <w:rPr>
                <w:noProof/>
                <w:webHidden/>
              </w:rPr>
            </w:r>
            <w:r>
              <w:rPr>
                <w:noProof/>
                <w:webHidden/>
              </w:rPr>
              <w:fldChar w:fldCharType="separate"/>
            </w:r>
            <w:r w:rsidR="004F7E20">
              <w:rPr>
                <w:noProof/>
                <w:webHidden/>
              </w:rPr>
              <w:t>1</w:t>
            </w:r>
            <w:r>
              <w:rPr>
                <w:noProof/>
                <w:webHidden/>
              </w:rPr>
              <w:fldChar w:fldCharType="end"/>
            </w:r>
          </w:hyperlink>
        </w:p>
        <w:p w14:paraId="44CFD31C" w14:textId="66346A8C" w:rsidR="0087715F" w:rsidRDefault="0087715F">
          <w:pPr>
            <w:pStyle w:val="TOC2"/>
            <w:tabs>
              <w:tab w:val="left" w:pos="960"/>
              <w:tab w:val="right" w:leader="dot" w:pos="9016"/>
            </w:tabs>
            <w:rPr>
              <w:noProof/>
              <w:kern w:val="2"/>
              <w:sz w:val="24"/>
              <w:szCs w:val="24"/>
              <w:lang w:eastAsia="en-ZA"/>
              <w14:ligatures w14:val="standardContextual"/>
            </w:rPr>
          </w:pPr>
          <w:hyperlink w:anchor="_Toc206596965" w:history="1">
            <w:r w:rsidRPr="00D601C2">
              <w:rPr>
                <w:rStyle w:val="Hyperlink"/>
                <w:noProof/>
              </w:rPr>
              <w:t>2.2</w:t>
            </w:r>
            <w:r>
              <w:rPr>
                <w:noProof/>
                <w:kern w:val="2"/>
                <w:sz w:val="24"/>
                <w:szCs w:val="24"/>
                <w:lang w:eastAsia="en-ZA"/>
                <w14:ligatures w14:val="standardContextual"/>
              </w:rPr>
              <w:tab/>
            </w:r>
            <w:r w:rsidRPr="00D601C2">
              <w:rPr>
                <w:rStyle w:val="Hyperlink"/>
                <w:noProof/>
              </w:rPr>
              <w:t>Wind Climate</w:t>
            </w:r>
            <w:r>
              <w:rPr>
                <w:noProof/>
                <w:webHidden/>
              </w:rPr>
              <w:tab/>
            </w:r>
            <w:r>
              <w:rPr>
                <w:noProof/>
                <w:webHidden/>
              </w:rPr>
              <w:fldChar w:fldCharType="begin"/>
            </w:r>
            <w:r>
              <w:rPr>
                <w:noProof/>
                <w:webHidden/>
              </w:rPr>
              <w:instrText xml:space="preserve"> PAGEREF _Toc206596965 \h </w:instrText>
            </w:r>
            <w:r>
              <w:rPr>
                <w:noProof/>
                <w:webHidden/>
              </w:rPr>
            </w:r>
            <w:r>
              <w:rPr>
                <w:noProof/>
                <w:webHidden/>
              </w:rPr>
              <w:fldChar w:fldCharType="separate"/>
            </w:r>
            <w:r w:rsidR="004F7E20">
              <w:rPr>
                <w:noProof/>
                <w:webHidden/>
              </w:rPr>
              <w:t>3</w:t>
            </w:r>
            <w:r>
              <w:rPr>
                <w:noProof/>
                <w:webHidden/>
              </w:rPr>
              <w:fldChar w:fldCharType="end"/>
            </w:r>
          </w:hyperlink>
        </w:p>
        <w:p w14:paraId="73E2BABA" w14:textId="0618E2C2" w:rsidR="0087715F" w:rsidRDefault="0087715F">
          <w:pPr>
            <w:pStyle w:val="TOC2"/>
            <w:tabs>
              <w:tab w:val="left" w:pos="960"/>
              <w:tab w:val="right" w:leader="dot" w:pos="9016"/>
            </w:tabs>
            <w:rPr>
              <w:noProof/>
              <w:kern w:val="2"/>
              <w:sz w:val="24"/>
              <w:szCs w:val="24"/>
              <w:lang w:eastAsia="en-ZA"/>
              <w14:ligatures w14:val="standardContextual"/>
            </w:rPr>
          </w:pPr>
          <w:hyperlink w:anchor="_Toc206596966" w:history="1">
            <w:r w:rsidRPr="00D601C2">
              <w:rPr>
                <w:rStyle w:val="Hyperlink"/>
                <w:noProof/>
              </w:rPr>
              <w:t>2.3</w:t>
            </w:r>
            <w:r>
              <w:rPr>
                <w:noProof/>
                <w:kern w:val="2"/>
                <w:sz w:val="24"/>
                <w:szCs w:val="24"/>
                <w:lang w:eastAsia="en-ZA"/>
                <w14:ligatures w14:val="standardContextual"/>
              </w:rPr>
              <w:tab/>
            </w:r>
            <w:r w:rsidRPr="00D601C2">
              <w:rPr>
                <w:rStyle w:val="Hyperlink"/>
                <w:noProof/>
              </w:rPr>
              <w:t>Wave Climate</w:t>
            </w:r>
            <w:r>
              <w:rPr>
                <w:noProof/>
                <w:webHidden/>
              </w:rPr>
              <w:tab/>
            </w:r>
            <w:r>
              <w:rPr>
                <w:noProof/>
                <w:webHidden/>
              </w:rPr>
              <w:fldChar w:fldCharType="begin"/>
            </w:r>
            <w:r>
              <w:rPr>
                <w:noProof/>
                <w:webHidden/>
              </w:rPr>
              <w:instrText xml:space="preserve"> PAGEREF _Toc206596966 \h </w:instrText>
            </w:r>
            <w:r>
              <w:rPr>
                <w:noProof/>
                <w:webHidden/>
              </w:rPr>
            </w:r>
            <w:r>
              <w:rPr>
                <w:noProof/>
                <w:webHidden/>
              </w:rPr>
              <w:fldChar w:fldCharType="separate"/>
            </w:r>
            <w:r w:rsidR="004F7E20">
              <w:rPr>
                <w:noProof/>
                <w:webHidden/>
              </w:rPr>
              <w:t>8</w:t>
            </w:r>
            <w:r>
              <w:rPr>
                <w:noProof/>
                <w:webHidden/>
              </w:rPr>
              <w:fldChar w:fldCharType="end"/>
            </w:r>
          </w:hyperlink>
        </w:p>
        <w:p w14:paraId="5C225E71" w14:textId="759D272D" w:rsidR="0087715F" w:rsidRDefault="0087715F">
          <w:pPr>
            <w:pStyle w:val="TOC2"/>
            <w:tabs>
              <w:tab w:val="left" w:pos="960"/>
              <w:tab w:val="right" w:leader="dot" w:pos="9016"/>
            </w:tabs>
            <w:rPr>
              <w:noProof/>
              <w:kern w:val="2"/>
              <w:sz w:val="24"/>
              <w:szCs w:val="24"/>
              <w:lang w:eastAsia="en-ZA"/>
              <w14:ligatures w14:val="standardContextual"/>
            </w:rPr>
          </w:pPr>
          <w:hyperlink w:anchor="_Toc206596967" w:history="1">
            <w:r w:rsidRPr="00D601C2">
              <w:rPr>
                <w:rStyle w:val="Hyperlink"/>
                <w:noProof/>
              </w:rPr>
              <w:t>2.4</w:t>
            </w:r>
            <w:r>
              <w:rPr>
                <w:noProof/>
                <w:kern w:val="2"/>
                <w:sz w:val="24"/>
                <w:szCs w:val="24"/>
                <w:lang w:eastAsia="en-ZA"/>
                <w14:ligatures w14:val="standardContextual"/>
              </w:rPr>
              <w:tab/>
            </w:r>
            <w:r w:rsidRPr="00D601C2">
              <w:rPr>
                <w:rStyle w:val="Hyperlink"/>
                <w:noProof/>
              </w:rPr>
              <w:t>Large scale climate variability</w:t>
            </w:r>
            <w:r>
              <w:rPr>
                <w:noProof/>
                <w:webHidden/>
              </w:rPr>
              <w:tab/>
            </w:r>
            <w:r>
              <w:rPr>
                <w:noProof/>
                <w:webHidden/>
              </w:rPr>
              <w:fldChar w:fldCharType="begin"/>
            </w:r>
            <w:r>
              <w:rPr>
                <w:noProof/>
                <w:webHidden/>
              </w:rPr>
              <w:instrText xml:space="preserve"> PAGEREF _Toc206596967 \h </w:instrText>
            </w:r>
            <w:r>
              <w:rPr>
                <w:noProof/>
                <w:webHidden/>
              </w:rPr>
            </w:r>
            <w:r>
              <w:rPr>
                <w:noProof/>
                <w:webHidden/>
              </w:rPr>
              <w:fldChar w:fldCharType="separate"/>
            </w:r>
            <w:r w:rsidR="004F7E20">
              <w:rPr>
                <w:noProof/>
                <w:webHidden/>
              </w:rPr>
              <w:t>10</w:t>
            </w:r>
            <w:r>
              <w:rPr>
                <w:noProof/>
                <w:webHidden/>
              </w:rPr>
              <w:fldChar w:fldCharType="end"/>
            </w:r>
          </w:hyperlink>
        </w:p>
        <w:p w14:paraId="2D8DEC0B" w14:textId="56743AC2" w:rsidR="0087715F" w:rsidRDefault="0087715F">
          <w:pPr>
            <w:pStyle w:val="TOC2"/>
            <w:tabs>
              <w:tab w:val="left" w:pos="960"/>
              <w:tab w:val="right" w:leader="dot" w:pos="9016"/>
            </w:tabs>
            <w:rPr>
              <w:noProof/>
              <w:kern w:val="2"/>
              <w:sz w:val="24"/>
              <w:szCs w:val="24"/>
              <w:lang w:eastAsia="en-ZA"/>
              <w14:ligatures w14:val="standardContextual"/>
            </w:rPr>
          </w:pPr>
          <w:hyperlink w:anchor="_Toc206596968" w:history="1">
            <w:r w:rsidRPr="00D601C2">
              <w:rPr>
                <w:rStyle w:val="Hyperlink"/>
                <w:noProof/>
              </w:rPr>
              <w:t>2.5</w:t>
            </w:r>
            <w:r>
              <w:rPr>
                <w:noProof/>
                <w:kern w:val="2"/>
                <w:sz w:val="24"/>
                <w:szCs w:val="24"/>
                <w:lang w:eastAsia="en-ZA"/>
                <w14:ligatures w14:val="standardContextual"/>
              </w:rPr>
              <w:tab/>
            </w:r>
            <w:r w:rsidRPr="00D601C2">
              <w:rPr>
                <w:rStyle w:val="Hyperlink"/>
                <w:noProof/>
              </w:rPr>
              <w:t>Circulation</w:t>
            </w:r>
            <w:r>
              <w:rPr>
                <w:noProof/>
                <w:webHidden/>
              </w:rPr>
              <w:tab/>
            </w:r>
            <w:r>
              <w:rPr>
                <w:noProof/>
                <w:webHidden/>
              </w:rPr>
              <w:fldChar w:fldCharType="begin"/>
            </w:r>
            <w:r>
              <w:rPr>
                <w:noProof/>
                <w:webHidden/>
              </w:rPr>
              <w:instrText xml:space="preserve"> PAGEREF _Toc206596968 \h </w:instrText>
            </w:r>
            <w:r>
              <w:rPr>
                <w:noProof/>
                <w:webHidden/>
              </w:rPr>
            </w:r>
            <w:r>
              <w:rPr>
                <w:noProof/>
                <w:webHidden/>
              </w:rPr>
              <w:fldChar w:fldCharType="separate"/>
            </w:r>
            <w:r w:rsidR="004F7E20">
              <w:rPr>
                <w:noProof/>
                <w:webHidden/>
              </w:rPr>
              <w:t>11</w:t>
            </w:r>
            <w:r>
              <w:rPr>
                <w:noProof/>
                <w:webHidden/>
              </w:rPr>
              <w:fldChar w:fldCharType="end"/>
            </w:r>
          </w:hyperlink>
        </w:p>
        <w:p w14:paraId="38A5376A" w14:textId="2BED32E1" w:rsidR="0087715F" w:rsidRDefault="0087715F">
          <w:pPr>
            <w:pStyle w:val="TOC2"/>
            <w:tabs>
              <w:tab w:val="left" w:pos="960"/>
              <w:tab w:val="right" w:leader="dot" w:pos="9016"/>
            </w:tabs>
            <w:rPr>
              <w:noProof/>
              <w:kern w:val="2"/>
              <w:sz w:val="24"/>
              <w:szCs w:val="24"/>
              <w:lang w:eastAsia="en-ZA"/>
              <w14:ligatures w14:val="standardContextual"/>
            </w:rPr>
          </w:pPr>
          <w:hyperlink w:anchor="_Toc206596969" w:history="1">
            <w:r w:rsidRPr="00D601C2">
              <w:rPr>
                <w:rStyle w:val="Hyperlink"/>
                <w:noProof/>
              </w:rPr>
              <w:t>2.6</w:t>
            </w:r>
            <w:r>
              <w:rPr>
                <w:noProof/>
                <w:kern w:val="2"/>
                <w:sz w:val="24"/>
                <w:szCs w:val="24"/>
                <w:lang w:eastAsia="en-ZA"/>
                <w14:ligatures w14:val="standardContextual"/>
              </w:rPr>
              <w:tab/>
            </w:r>
            <w:r w:rsidRPr="00D601C2">
              <w:rPr>
                <w:rStyle w:val="Hyperlink"/>
                <w:noProof/>
              </w:rPr>
              <w:t>Density Structure</w:t>
            </w:r>
            <w:r>
              <w:rPr>
                <w:noProof/>
                <w:webHidden/>
              </w:rPr>
              <w:tab/>
            </w:r>
            <w:r>
              <w:rPr>
                <w:noProof/>
                <w:webHidden/>
              </w:rPr>
              <w:fldChar w:fldCharType="begin"/>
            </w:r>
            <w:r>
              <w:rPr>
                <w:noProof/>
                <w:webHidden/>
              </w:rPr>
              <w:instrText xml:space="preserve"> PAGEREF _Toc206596969 \h </w:instrText>
            </w:r>
            <w:r>
              <w:rPr>
                <w:noProof/>
                <w:webHidden/>
              </w:rPr>
            </w:r>
            <w:r>
              <w:rPr>
                <w:noProof/>
                <w:webHidden/>
              </w:rPr>
              <w:fldChar w:fldCharType="separate"/>
            </w:r>
            <w:r w:rsidR="004F7E20">
              <w:rPr>
                <w:noProof/>
                <w:webHidden/>
              </w:rPr>
              <w:t>11</w:t>
            </w:r>
            <w:r>
              <w:rPr>
                <w:noProof/>
                <w:webHidden/>
              </w:rPr>
              <w:fldChar w:fldCharType="end"/>
            </w:r>
          </w:hyperlink>
        </w:p>
        <w:p w14:paraId="354BBA0C" w14:textId="4B4FEA3E" w:rsidR="0087715F" w:rsidRDefault="0087715F">
          <w:pPr>
            <w:pStyle w:val="TOC1"/>
            <w:tabs>
              <w:tab w:val="left" w:pos="480"/>
              <w:tab w:val="right" w:leader="dot" w:pos="9016"/>
            </w:tabs>
            <w:rPr>
              <w:noProof/>
              <w:kern w:val="2"/>
              <w:sz w:val="24"/>
              <w:szCs w:val="24"/>
              <w:lang w:eastAsia="en-ZA"/>
              <w14:ligatures w14:val="standardContextual"/>
            </w:rPr>
          </w:pPr>
          <w:hyperlink w:anchor="_Toc206596970" w:history="1">
            <w:r w:rsidRPr="00D601C2">
              <w:rPr>
                <w:rStyle w:val="Hyperlink"/>
                <w:noProof/>
              </w:rPr>
              <w:t>3</w:t>
            </w:r>
            <w:r>
              <w:rPr>
                <w:noProof/>
                <w:kern w:val="2"/>
                <w:sz w:val="24"/>
                <w:szCs w:val="24"/>
                <w:lang w:eastAsia="en-ZA"/>
                <w14:ligatures w14:val="standardContextual"/>
              </w:rPr>
              <w:tab/>
            </w:r>
            <w:r w:rsidRPr="00D601C2">
              <w:rPr>
                <w:rStyle w:val="Hyperlink"/>
                <w:noProof/>
              </w:rPr>
              <w:t>Bibliography</w:t>
            </w:r>
            <w:r>
              <w:rPr>
                <w:noProof/>
                <w:webHidden/>
              </w:rPr>
              <w:tab/>
            </w:r>
            <w:r>
              <w:rPr>
                <w:noProof/>
                <w:webHidden/>
              </w:rPr>
              <w:fldChar w:fldCharType="begin"/>
            </w:r>
            <w:r>
              <w:rPr>
                <w:noProof/>
                <w:webHidden/>
              </w:rPr>
              <w:instrText xml:space="preserve"> PAGEREF _Toc206596970 \h </w:instrText>
            </w:r>
            <w:r>
              <w:rPr>
                <w:noProof/>
                <w:webHidden/>
              </w:rPr>
            </w:r>
            <w:r>
              <w:rPr>
                <w:noProof/>
                <w:webHidden/>
              </w:rPr>
              <w:fldChar w:fldCharType="separate"/>
            </w:r>
            <w:r w:rsidR="004F7E20">
              <w:rPr>
                <w:noProof/>
                <w:webHidden/>
              </w:rPr>
              <w:t>13</w:t>
            </w:r>
            <w:r>
              <w:rPr>
                <w:noProof/>
                <w:webHidden/>
              </w:rPr>
              <w:fldChar w:fldCharType="end"/>
            </w:r>
          </w:hyperlink>
        </w:p>
        <w:p w14:paraId="4A6DFA63" w14:textId="352D1E59" w:rsidR="005467D2" w:rsidRPr="0005502D" w:rsidRDefault="005467D2" w:rsidP="005467D2">
          <w:r w:rsidRPr="0005502D">
            <w:rPr>
              <w:b/>
              <w:bCs/>
            </w:rPr>
            <w:fldChar w:fldCharType="end"/>
          </w:r>
        </w:p>
      </w:sdtContent>
    </w:sdt>
    <w:p w14:paraId="19B3904B" w14:textId="293EE42B" w:rsidR="001F5F67" w:rsidRPr="0005502D" w:rsidRDefault="001F5F67" w:rsidP="001F5F67">
      <w:pPr>
        <w:pStyle w:val="Heading1"/>
      </w:pPr>
      <w:bookmarkStart w:id="0" w:name="_Toc206596962"/>
      <w:r w:rsidRPr="0005502D">
        <w:t>Surrounding Waters – Regional influences</w:t>
      </w:r>
      <w:bookmarkEnd w:id="0"/>
    </w:p>
    <w:p w14:paraId="33F7654B" w14:textId="0ED0F4FA" w:rsidR="0019423F" w:rsidRPr="0005502D" w:rsidRDefault="008E2B12" w:rsidP="0019423F">
      <w:r w:rsidRPr="0005502D">
        <w:t>“At the mouth of the Bay, along a line joining Cape Point to Cape Hangklip, a set of finite and time dependent boundary conditions must operate, particularly near Cape Point where the shelf drops off steeply and there is immediate exposure to events in the open ocean and on the Agulhas Bank (</w:t>
      </w:r>
      <w:proofErr w:type="spellStart"/>
      <w:r w:rsidRPr="0005502D">
        <w:t>Largier</w:t>
      </w:r>
      <w:proofErr w:type="spellEnd"/>
      <w:r w:rsidRPr="0005502D">
        <w:t xml:space="preserve"> and Swart 1987, Nelson and Polito 1987). The effect will be to force circulation in False Bay in addition to the forcing by local wind stress over the Bay itself.”</w:t>
      </w:r>
      <w:r w:rsidRPr="0005502D">
        <w:fldChar w:fldCharType="begin"/>
      </w:r>
      <w:r w:rsidRPr="0005502D">
        <w:instrText xml:space="preserve"> ADDIN ZOTERO_ITEM CSL_CITATION {"citationID":"quosa2Zi","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Pr="0005502D">
        <w:fldChar w:fldCharType="separate"/>
      </w:r>
      <w:r w:rsidRPr="0005502D">
        <w:rPr>
          <w:rFonts w:ascii="Aptos" w:hAnsi="Aptos"/>
        </w:rPr>
        <w:t>(Wainman et al., 1987)</w:t>
      </w:r>
      <w:r w:rsidRPr="0005502D">
        <w:fldChar w:fldCharType="end"/>
      </w:r>
    </w:p>
    <w:p w14:paraId="0209B60B" w14:textId="544C47B6" w:rsidR="00095E10" w:rsidRPr="0005502D" w:rsidRDefault="00F753CE" w:rsidP="00135A9F">
      <w:pPr>
        <w:pStyle w:val="Heading1"/>
      </w:pPr>
      <w:bookmarkStart w:id="1" w:name="_Toc206596963"/>
      <w:r w:rsidRPr="0005502D">
        <w:t xml:space="preserve">Physical </w:t>
      </w:r>
      <w:r w:rsidR="00555030" w:rsidRPr="0005502D">
        <w:t>Characteristics of False Bay</w:t>
      </w:r>
      <w:bookmarkEnd w:id="1"/>
      <w:r w:rsidR="001F5F67" w:rsidRPr="0005502D">
        <w:t xml:space="preserve"> </w:t>
      </w:r>
    </w:p>
    <w:p w14:paraId="45E82052" w14:textId="33E768C2" w:rsidR="006043BF" w:rsidRPr="0005502D" w:rsidRDefault="006043BF" w:rsidP="008A3E3E">
      <w:pPr>
        <w:pStyle w:val="Heading2"/>
      </w:pPr>
      <w:bookmarkStart w:id="2" w:name="_Toc206596964"/>
      <w:r w:rsidRPr="0005502D">
        <w:t>Bathymetry</w:t>
      </w:r>
      <w:r w:rsidR="00901061" w:rsidRPr="0005502D">
        <w:t xml:space="preserve"> and Surrounding Topography</w:t>
      </w:r>
      <w:bookmarkEnd w:id="2"/>
    </w:p>
    <w:p w14:paraId="03DF7898" w14:textId="508BB089" w:rsidR="00135A9F" w:rsidRPr="0005502D" w:rsidRDefault="00135A9F" w:rsidP="00135A9F">
      <w:r w:rsidRPr="0005502D">
        <w:t xml:space="preserve">False Bay is a square-shaped embayment on the southwest coast of South Africa. The central coordinates of the bay, as presented by Flemming (2024), are </w:t>
      </w:r>
      <m:oMath>
        <m:r>
          <w:rPr>
            <w:rFonts w:ascii="Cambria Math" w:hAnsi="Cambria Math"/>
          </w:rPr>
          <m:t>34°</m:t>
        </m:r>
        <m:sSup>
          <m:sSupPr>
            <m:ctrlPr>
              <w:rPr>
                <w:rFonts w:ascii="Cambria Math" w:hAnsi="Cambria Math"/>
                <w:i/>
              </w:rPr>
            </m:ctrlPr>
          </m:sSupPr>
          <m:e>
            <m:r>
              <w:rPr>
                <w:rFonts w:ascii="Cambria Math" w:hAnsi="Cambria Math"/>
              </w:rPr>
              <m:t>14.0</m:t>
            </m:r>
          </m:e>
          <m:sup>
            <m:r>
              <w:rPr>
                <w:rFonts w:ascii="Cambria Math" w:hAnsi="Cambria Math"/>
              </w:rPr>
              <m:t>'</m:t>
            </m:r>
          </m:sup>
        </m:sSup>
        <m:r>
          <w:rPr>
            <w:rFonts w:ascii="Cambria Math" w:hAnsi="Cambria Math"/>
          </w:rPr>
          <m:t>S</m:t>
        </m:r>
      </m:oMath>
      <w:r w:rsidRPr="0005502D">
        <w:t xml:space="preserve"> and </w:t>
      </w:r>
      <m:oMath>
        <m:r>
          <w:rPr>
            <w:rFonts w:ascii="Cambria Math" w:hAnsi="Cambria Math"/>
          </w:rPr>
          <m:t>18°39.0'E</m:t>
        </m:r>
      </m:oMath>
      <w:r w:rsidRPr="0005502D">
        <w:t xml:space="preserve"> (Figure 1). The maximum meridional extension of the bay is ~35 km from northern shore to the latitude crossing Cape Hangklip to the south </w:t>
      </w:r>
      <m:oMath>
        <m:r>
          <w:rPr>
            <w:rFonts w:ascii="Cambria Math" w:hAnsi="Cambria Math"/>
          </w:rPr>
          <m:t>(34°</m:t>
        </m:r>
        <m:sSup>
          <m:sSupPr>
            <m:ctrlPr>
              <w:rPr>
                <w:rFonts w:ascii="Cambria Math" w:hAnsi="Cambria Math"/>
                <w:i/>
              </w:rPr>
            </m:ctrlPr>
          </m:sSupPr>
          <m:e>
            <m:r>
              <w:rPr>
                <w:rFonts w:ascii="Cambria Math" w:hAnsi="Cambria Math"/>
              </w:rPr>
              <m:t>23</m:t>
            </m:r>
          </m:e>
          <m:sup>
            <m:r>
              <w:rPr>
                <w:rFonts w:ascii="Cambria Math" w:hAnsi="Cambria Math"/>
              </w:rPr>
              <m:t>'</m:t>
            </m:r>
          </m:sup>
        </m:sSup>
        <m:r>
          <w:rPr>
            <w:rFonts w:ascii="Cambria Math" w:hAnsi="Cambria Math"/>
          </w:rPr>
          <m:t>S)</m:t>
        </m:r>
      </m:oMath>
      <w:r w:rsidRPr="0005502D">
        <w:t xml:space="preserve">, while the zonal counterpart is ~39 km between Fish Hoek and Gordon’s Bay </w:t>
      </w:r>
      <w:r w:rsidRPr="0005502D">
        <w:fldChar w:fldCharType="begin"/>
      </w:r>
      <w:r w:rsidRPr="0005502D">
        <w:instrText xml:space="preserve"> ADDIN ZOTERO_ITEM CSL_CITATION {"citationID":"InumW5QP","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 xml:space="preserve">. The embayed area is approximately </w:t>
      </w:r>
      <m:oMath>
        <m:r>
          <w:rPr>
            <w:rFonts w:ascii="Cambria Math" w:hAnsi="Cambria Math"/>
          </w:rPr>
          <m:t>1130 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05502D">
        <w:t xml:space="preserve"> </w:t>
      </w:r>
      <w:r w:rsidRPr="0005502D">
        <w:fldChar w:fldCharType="begin"/>
      </w:r>
      <w:r w:rsidRPr="0005502D">
        <w:instrText xml:space="preserve"> ADDIN ZOTERO_ITEM CSL_CITATION {"citationID":"2YCuMgj1","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w:t>
      </w:r>
    </w:p>
    <w:p w14:paraId="467B5101" w14:textId="722CE047" w:rsidR="00135A9F" w:rsidRPr="0005502D" w:rsidRDefault="00135A9F" w:rsidP="008F1FCB">
      <w:r w:rsidRPr="0005502D">
        <mc:AlternateContent>
          <mc:Choice Requires="wpg">
            <w:drawing>
              <wp:inline distT="0" distB="0" distL="0" distR="0" wp14:anchorId="17176205" wp14:editId="755A7DDC">
                <wp:extent cx="5731510" cy="6448425"/>
                <wp:effectExtent l="0" t="0" r="2540" b="9525"/>
                <wp:docPr id="804685971" name="Group 5"/>
                <wp:cNvGraphicFramePr/>
                <a:graphic xmlns:a="http://schemas.openxmlformats.org/drawingml/2006/main">
                  <a:graphicData uri="http://schemas.microsoft.com/office/word/2010/wordprocessingGroup">
                    <wpg:wgp>
                      <wpg:cNvGrpSpPr/>
                      <wpg:grpSpPr>
                        <a:xfrm>
                          <a:off x="0" y="0"/>
                          <a:ext cx="5731510" cy="6448425"/>
                          <a:chOff x="0" y="0"/>
                          <a:chExt cx="5731510" cy="6448425"/>
                        </a:xfrm>
                      </wpg:grpSpPr>
                      <wps:wsp>
                        <wps:cNvPr id="1142136598" name="Text Box 1"/>
                        <wps:cNvSpPr txBox="1"/>
                        <wps:spPr>
                          <a:xfrm>
                            <a:off x="0" y="6042660"/>
                            <a:ext cx="5731510" cy="405765"/>
                          </a:xfrm>
                          <a:prstGeom prst="rect">
                            <a:avLst/>
                          </a:prstGeom>
                          <a:solidFill>
                            <a:prstClr val="white"/>
                          </a:solidFill>
                          <a:ln>
                            <a:noFill/>
                          </a:ln>
                        </wps:spPr>
                        <wps:txbx>
                          <w:txbxContent>
                            <w:p w14:paraId="47EA9A63" w14:textId="6FE11C22" w:rsidR="00C34403" w:rsidRPr="0005502D" w:rsidRDefault="00C34403" w:rsidP="00C34403">
                              <w:pPr>
                                <w:pStyle w:val="Caption"/>
                              </w:pPr>
                              <w:r w:rsidRPr="0005502D">
                                <w:t xml:space="preserve">Figure </w:t>
                              </w:r>
                              <w:fldSimple w:instr=" SEQ Figure \* ARABIC ">
                                <w:r w:rsidR="004F7E20">
                                  <w:rPr>
                                    <w:noProof/>
                                  </w:rPr>
                                  <w:t>1</w:t>
                                </w:r>
                              </w:fldSimple>
                              <w:r w:rsidRPr="0005502D">
                                <w:t xml:space="preserve">) The bathymetry of False Bay and the names of  well-known locations and features. The blue cross indicates the centre of the bay </w:t>
                              </w:r>
                              <w:r w:rsidRPr="0005502D">
                                <w:fldChar w:fldCharType="begin"/>
                              </w:r>
                              <w:r w:rsidRPr="0005502D">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rsidRPr="0005502D">
                                <w:fldChar w:fldCharType="separate"/>
                              </w:r>
                              <w:r w:rsidRPr="0005502D">
                                <w:t>(From Flemming, 2024; based on Glass, 1976)</w:t>
                              </w:r>
                              <w:r w:rsidRPr="0005502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0971784" name="Picture 4" descr="A map of a topographical map&#10;&#10;AI-generated content may be incorrect."/>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987415"/>
                          </a:xfrm>
                          <a:prstGeom prst="rect">
                            <a:avLst/>
                          </a:prstGeom>
                        </pic:spPr>
                      </pic:pic>
                    </wpg:wgp>
                  </a:graphicData>
                </a:graphic>
              </wp:inline>
            </w:drawing>
          </mc:Choice>
          <mc:Fallback>
            <w:pict>
              <v:group w14:anchorId="17176205" id="Group 5" o:spid="_x0000_s1026" style="width:451.3pt;height:507.75pt;mso-position-horizontal-relative:char;mso-position-vertical-relative:line" coordsize="57315,6448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">
                <v:shapetype id="_x0000_t202" coordsize="21600,21600" o:spt="202" path="m,l,21600r21600,l21600,xe">
                  <v:stroke joinstyle="miter"/>
                  <v:path gradientshapeok="t" o:connecttype="rect"/>
                </v:shapetype>
                <v:shape id="Text Box 1" o:spid="_x0000_s1027" type="#_x0000_t202" style="position:absolute;top:60426;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" stroked="f">
                  <v:textbox style="mso-fit-shape-to-text:t" inset="0,0,0,0">
                    <w:txbxContent>
                      <w:p w14:paraId="47EA9A63" w14:textId="6FE11C22" w:rsidR="00C34403" w:rsidRPr="0005502D" w:rsidRDefault="00C34403" w:rsidP="00C34403">
                        <w:pPr>
                          <w:pStyle w:val="Caption"/>
                        </w:pPr>
                        <w:r w:rsidRPr="0005502D">
                          <w:t xml:space="preserve">Figure </w:t>
                        </w:r>
                        <w:fldSimple w:instr=" SEQ Figure \* ARABIC ">
                          <w:r w:rsidR="004F7E20">
                            <w:rPr>
                              <w:noProof/>
                            </w:rPr>
                            <w:t>1</w:t>
                          </w:r>
                        </w:fldSimple>
                        <w:r w:rsidRPr="0005502D">
                          <w:t xml:space="preserve">) The bathymetry of False Bay and the names of  well-known locations and features. The blue cross indicates the centre of the bay </w:t>
                        </w:r>
                        <w:r w:rsidRPr="0005502D">
                          <w:fldChar w:fldCharType="begin"/>
                        </w:r>
                        <w:r w:rsidRPr="0005502D">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rsidRPr="0005502D">
                          <w:fldChar w:fldCharType="separate"/>
                        </w:r>
                        <w:r w:rsidRPr="0005502D">
                          <w:t>(From Flemming, 2024; based on Glass, 1976)</w:t>
                        </w:r>
                        <w:r w:rsidRPr="0005502D">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map of a topographical map&#10;&#10;AI-generated content may be incorrect." style="position:absolute;width:57315;height:59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">
                  <v:imagedata r:id="rId9" o:title="A map of a topographical map&#10;&#10;AI-generated content may be incorrect"/>
                </v:shape>
                <w10:anchorlock/>
              </v:group>
            </w:pict>
          </mc:Fallback>
        </mc:AlternateContent>
      </w:r>
      <w:r w:rsidRPr="0005502D">
        <w:t xml:space="preserve">The average depth is ~41 m and the deepest point near the entrance is ~90 m  </w:t>
      </w:r>
      <w:r w:rsidRPr="0005502D">
        <w:rPr>
          <w:highlight w:val="yellow"/>
        </w:rPr>
        <w:t>(TALJAARD 2000).</w:t>
      </w:r>
      <w:r w:rsidRPr="0005502D">
        <w:t xml:space="preserve"> The bay is open to the sea at its southern extent, which is defined by Cape Point and Cape Hangklip to the west and east respectively. The northern extent is defined by long sweeping beaches separated nearly halfway by the eroding cliffs found from Kapteinsklip to Swartklip. The boulders and cliffs of the predominantly rocky eastern and western shores are interspersed with small sandy beaches. Mountain Group Sandstone and Malmesbury Group Shale </w:t>
      </w:r>
      <w:r w:rsidRPr="0005502D">
        <w:fldChar w:fldCharType="begin"/>
      </w:r>
      <w:r w:rsidRPr="0005502D">
        <w:instrText xml:space="preserve"> ADDIN ZOTERO_ITEM CSL_CITATION {"citationID":"hjYBABIl","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Pr="0005502D">
        <w:rPr>
          <w:rFonts w:ascii="Cambria Math" w:hAnsi="Cambria Math" w:cs="Cambria Math"/>
        </w:rPr>
        <w:instrText>∼</w:instrText>
      </w:r>
      <w:r w:rsidRPr="0005502D">
        <w:instrText xml:space="preserve">35 km N-S and </w:instrText>
      </w:r>
      <w:r w:rsidRPr="0005502D">
        <w:rPr>
          <w:rFonts w:ascii="Cambria Math" w:hAnsi="Cambria Math" w:cs="Cambria Math"/>
        </w:rPr>
        <w:instrText>∼</w:instrText>
      </w:r>
      <w:r w:rsidRPr="0005502D">
        <w:instrText xml:space="preserve">39 km W-E and covering </w:instrText>
      </w:r>
      <w:r w:rsidRPr="0005502D">
        <w:rPr>
          <w:rFonts w:ascii="Cambria Math" w:hAnsi="Cambria Math" w:cs="Cambria Math"/>
        </w:rPr>
        <w:instrText>∼</w:instrText>
      </w:r>
      <w:r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Pr="0005502D">
        <w:fldChar w:fldCharType="separate"/>
      </w:r>
      <w:r w:rsidRPr="0005502D">
        <w:t>(Flemming, 2024)</w:t>
      </w:r>
      <w:r w:rsidRPr="0005502D">
        <w:fldChar w:fldCharType="end"/>
      </w:r>
      <w:r w:rsidRPr="0005502D">
        <w:t xml:space="preserve">. </w:t>
      </w:r>
    </w:p>
    <w:p w14:paraId="35793555" w14:textId="0AF759DE" w:rsidR="003F6BF9" w:rsidRPr="0005502D" w:rsidRDefault="0073544D" w:rsidP="008F1FCB">
      <w:r w:rsidRPr="0005502D">
        <w:t>The bay has been split into four geographical zones which categorize sectors of the bay with similar bathymetric features</w:t>
      </w:r>
      <w:r w:rsidR="00BD24F1" w:rsidRPr="0005502D">
        <w:t xml:space="preserve"> </w:t>
      </w:r>
      <w:r w:rsidR="00961AA4" w:rsidRPr="0005502D">
        <w:fldChar w:fldCharType="begin"/>
      </w:r>
      <w:r w:rsidR="007A01A9" w:rsidRPr="0005502D">
        <w:instrText xml:space="preserve"> ADDIN ZOTERO_ITEM CSL_CITATION {"citationID":"eLhhKjeA","properties":{"formattedCitation":"(Atkins, 1970a)","plainCitation":"(Atkins, 1970a)","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schema":"https://github.com/citation-style-language/schema/raw/master/csl-citation.json"} </w:instrText>
      </w:r>
      <w:r w:rsidR="00961AA4" w:rsidRPr="0005502D">
        <w:fldChar w:fldCharType="separate"/>
      </w:r>
      <w:r w:rsidR="007A01A9" w:rsidRPr="0005502D">
        <w:t>(Atkins, 1970a)</w:t>
      </w:r>
      <w:r w:rsidR="00961AA4" w:rsidRPr="0005502D">
        <w:fldChar w:fldCharType="end"/>
      </w:r>
      <w:r w:rsidR="00961AA4" w:rsidRPr="0005502D">
        <w:t xml:space="preserve">. </w:t>
      </w:r>
      <w:r w:rsidR="00082C5B" w:rsidRPr="0005502D">
        <w:t xml:space="preserve">The northern sector </w:t>
      </w:r>
      <w:r w:rsidR="00AA4F1B" w:rsidRPr="0005502D">
        <w:t xml:space="preserve">is categorized by a gentle slope (~1:400) </w:t>
      </w:r>
      <w:r w:rsidR="001D1B37" w:rsidRPr="0005502D">
        <w:t xml:space="preserve">with a </w:t>
      </w:r>
      <w:r w:rsidR="00A91796" w:rsidRPr="0005502D">
        <w:t>fragmented rocky bottom to the west and a predominantly sandy bottom to the east</w:t>
      </w:r>
      <w:r w:rsidR="00AA4F1B" w:rsidRPr="0005502D">
        <w:t xml:space="preserve"> </w:t>
      </w:r>
      <w:r w:rsidR="00AA4F1B" w:rsidRPr="0005502D">
        <w:fldChar w:fldCharType="begin"/>
      </w:r>
      <w:r w:rsidR="00AA4F1B" w:rsidRPr="0005502D">
        <w:instrText xml:space="preserve"> ADDIN ZOTERO_ITEM CSL_CITATION {"citationID":"TI29Z7BP","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AA4F1B" w:rsidRPr="0005502D">
        <w:fldChar w:fldCharType="separate"/>
      </w:r>
      <w:r w:rsidR="00AA4F1B" w:rsidRPr="0005502D">
        <w:t>(Mallory, 1970)</w:t>
      </w:r>
      <w:r w:rsidR="00AA4F1B" w:rsidRPr="0005502D">
        <w:fldChar w:fldCharType="end"/>
      </w:r>
      <w:r w:rsidR="00AA4F1B" w:rsidRPr="0005502D">
        <w:t xml:space="preserve">. </w:t>
      </w:r>
      <w:r w:rsidR="007D2449">
        <w:t xml:space="preserve">The </w:t>
      </w:r>
      <w:r w:rsidR="00243EC8">
        <w:t xml:space="preserve">bathymetry on the eastern and western peripheries of the bay </w:t>
      </w:r>
      <w:r w:rsidR="002D1D44">
        <w:t>is  markedly steep (Fig. 1).</w:t>
      </w:r>
      <w:r w:rsidR="001D1B37" w:rsidRPr="0005502D">
        <w:t xml:space="preserve">The </w:t>
      </w:r>
      <w:r w:rsidR="00A032FE" w:rsidRPr="0005502D">
        <w:t xml:space="preserve">west zone is characterized by </w:t>
      </w:r>
      <w:r w:rsidR="004908FF" w:rsidRPr="0005502D">
        <w:t>several large rocky features</w:t>
      </w:r>
      <w:r w:rsidR="00482999" w:rsidRPr="0005502D">
        <w:t xml:space="preserve"> listed here from north to south</w:t>
      </w:r>
      <w:r w:rsidR="004908FF" w:rsidRPr="0005502D">
        <w:t xml:space="preserve">: Roman Rock, Seal Island </w:t>
      </w:r>
      <w:r w:rsidR="007E7057" w:rsidRPr="0005502D">
        <w:t>&amp; York Shoal, East Shoal, Whittle Rock and Rocky Bank</w:t>
      </w:r>
      <w:r w:rsidR="00805A90" w:rsidRPr="0005502D">
        <w:t xml:space="preserve"> </w:t>
      </w:r>
      <w:r w:rsidR="00482999" w:rsidRPr="0005502D">
        <w:fldChar w:fldCharType="begin"/>
      </w:r>
      <w:r w:rsidR="00482999" w:rsidRPr="0005502D">
        <w:instrText xml:space="preserve"> ADDIN ZOTERO_ITEM CSL_CITATION {"citationID":"TmnVs7pE","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482999" w:rsidRPr="0005502D">
        <w:fldChar w:fldCharType="separate"/>
      </w:r>
      <w:r w:rsidR="00482999" w:rsidRPr="0005502D">
        <w:t>(Mallory, 1970)</w:t>
      </w:r>
      <w:r w:rsidR="00482999" w:rsidRPr="0005502D">
        <w:fldChar w:fldCharType="end"/>
      </w:r>
      <w:r w:rsidR="00482999" w:rsidRPr="0005502D">
        <w:t xml:space="preserve">. </w:t>
      </w:r>
      <w:r w:rsidR="00747BC4" w:rsidRPr="0005502D">
        <w:t>These features</w:t>
      </w:r>
      <w:r w:rsidR="00883485" w:rsidRPr="0005502D">
        <w:t xml:space="preserve"> are a mix of granite and sandstone and fo</w:t>
      </w:r>
      <w:r w:rsidR="00747BC4" w:rsidRPr="0005502D">
        <w:t xml:space="preserve">rm part of the Cape Granite and Table Mountain Group </w:t>
      </w:r>
      <w:r w:rsidR="00883485" w:rsidRPr="0005502D">
        <w:t xml:space="preserve">of </w:t>
      </w:r>
      <w:r w:rsidR="00747BC4" w:rsidRPr="0005502D">
        <w:t xml:space="preserve">geological formations </w:t>
      </w:r>
      <w:r w:rsidR="00747BC4" w:rsidRPr="0005502D">
        <w:fldChar w:fldCharType="begin"/>
      </w:r>
      <w:r w:rsidR="00747BC4" w:rsidRPr="0005502D">
        <w:instrText xml:space="preserve"> ADDIN ZOTERO_ITEM CSL_CITATION {"citationID":"AleYbCah","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747BC4" w:rsidRPr="0005502D">
        <w:rPr>
          <w:rFonts w:ascii="Cambria Math" w:hAnsi="Cambria Math" w:cs="Cambria Math"/>
        </w:rPr>
        <w:instrText>∼</w:instrText>
      </w:r>
      <w:r w:rsidR="00747BC4" w:rsidRPr="0005502D">
        <w:instrText xml:space="preserve">35 km N-S and </w:instrText>
      </w:r>
      <w:r w:rsidR="00747BC4" w:rsidRPr="0005502D">
        <w:rPr>
          <w:rFonts w:ascii="Cambria Math" w:hAnsi="Cambria Math" w:cs="Cambria Math"/>
        </w:rPr>
        <w:instrText>∼</w:instrText>
      </w:r>
      <w:r w:rsidR="00747BC4" w:rsidRPr="0005502D">
        <w:instrText xml:space="preserve">39 km W-E and covering </w:instrText>
      </w:r>
      <w:r w:rsidR="00747BC4" w:rsidRPr="0005502D">
        <w:rPr>
          <w:rFonts w:ascii="Cambria Math" w:hAnsi="Cambria Math" w:cs="Cambria Math"/>
        </w:rPr>
        <w:instrText>∼</w:instrText>
      </w:r>
      <w:r w:rsidR="00747BC4"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747BC4" w:rsidRPr="0005502D">
        <w:fldChar w:fldCharType="separate"/>
      </w:r>
      <w:r w:rsidR="00747BC4" w:rsidRPr="0005502D">
        <w:t>(Flemming, 2024)</w:t>
      </w:r>
      <w:r w:rsidR="00747BC4" w:rsidRPr="0005502D">
        <w:fldChar w:fldCharType="end"/>
      </w:r>
      <w:r w:rsidR="00747BC4" w:rsidRPr="0005502D">
        <w:t xml:space="preserve">. </w:t>
      </w:r>
      <w:r w:rsidR="00482999" w:rsidRPr="0005502D">
        <w:t xml:space="preserve">The eastern side </w:t>
      </w:r>
      <w:r w:rsidR="00805A90" w:rsidRPr="0005502D">
        <w:t xml:space="preserve">is characterized by long </w:t>
      </w:r>
      <w:r w:rsidR="00AF25ED" w:rsidRPr="0005502D">
        <w:t>N-S running ridges</w:t>
      </w:r>
      <w:r w:rsidR="00D07C30" w:rsidRPr="0005502D">
        <w:t>, some of which are ~17 km long</w:t>
      </w:r>
      <w:r w:rsidR="000C4559" w:rsidRPr="0005502D">
        <w:t xml:space="preserve"> and ~300 m wide </w:t>
      </w:r>
      <w:r w:rsidR="000C4559" w:rsidRPr="0005502D">
        <w:fldChar w:fldCharType="begin"/>
      </w:r>
      <w:r w:rsidR="000C4559" w:rsidRPr="0005502D">
        <w:instrText xml:space="preserve"> ADDIN ZOTERO_ITEM CSL_CITATION {"citationID":"JWMDWgZ2","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0C4559" w:rsidRPr="0005502D">
        <w:fldChar w:fldCharType="separate"/>
      </w:r>
      <w:r w:rsidR="000C4559" w:rsidRPr="0005502D">
        <w:t>(Mallory, 1970)</w:t>
      </w:r>
      <w:r w:rsidR="000C4559" w:rsidRPr="0005502D">
        <w:fldChar w:fldCharType="end"/>
      </w:r>
      <w:r w:rsidR="000C4559" w:rsidRPr="0005502D">
        <w:t xml:space="preserve">. These ridges </w:t>
      </w:r>
      <w:r w:rsidR="004C51FD" w:rsidRPr="0005502D">
        <w:t xml:space="preserve">are comprised of shale and form part of the Malmesbury Group </w:t>
      </w:r>
      <w:r w:rsidR="00883485" w:rsidRPr="0005502D">
        <w:fldChar w:fldCharType="begin"/>
      </w:r>
      <w:r w:rsidR="00883485" w:rsidRPr="0005502D">
        <w:instrText xml:space="preserve"> ADDIN ZOTERO_ITEM CSL_CITATION {"citationID":"wloZw7g5","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883485" w:rsidRPr="0005502D">
        <w:rPr>
          <w:rFonts w:ascii="Cambria Math" w:hAnsi="Cambria Math" w:cs="Cambria Math"/>
        </w:rPr>
        <w:instrText>∼</w:instrText>
      </w:r>
      <w:r w:rsidR="00883485" w:rsidRPr="0005502D">
        <w:instrText xml:space="preserve">35 km N-S and </w:instrText>
      </w:r>
      <w:r w:rsidR="00883485" w:rsidRPr="0005502D">
        <w:rPr>
          <w:rFonts w:ascii="Cambria Math" w:hAnsi="Cambria Math" w:cs="Cambria Math"/>
        </w:rPr>
        <w:instrText>∼</w:instrText>
      </w:r>
      <w:r w:rsidR="00883485" w:rsidRPr="0005502D">
        <w:instrText xml:space="preserve">39 km W-E and covering </w:instrText>
      </w:r>
      <w:r w:rsidR="00883485" w:rsidRPr="0005502D">
        <w:rPr>
          <w:rFonts w:ascii="Cambria Math" w:hAnsi="Cambria Math" w:cs="Cambria Math"/>
        </w:rPr>
        <w:instrText>∼</w:instrText>
      </w:r>
      <w:r w:rsidR="00883485"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883485" w:rsidRPr="0005502D">
        <w:fldChar w:fldCharType="separate"/>
      </w:r>
      <w:r w:rsidR="00883485" w:rsidRPr="0005502D">
        <w:t>(Flemming, 2024)</w:t>
      </w:r>
      <w:r w:rsidR="00883485" w:rsidRPr="0005502D">
        <w:fldChar w:fldCharType="end"/>
      </w:r>
      <w:r w:rsidR="00883485" w:rsidRPr="0005502D">
        <w:t>.</w:t>
      </w:r>
      <w:r w:rsidR="000A371F" w:rsidRPr="0005502D">
        <w:t xml:space="preserve"> </w:t>
      </w:r>
      <w:r w:rsidR="00705C72" w:rsidRPr="0005502D">
        <w:t>T</w:t>
      </w:r>
      <w:r w:rsidR="00817774" w:rsidRPr="0005502D">
        <w:t xml:space="preserve">wo </w:t>
      </w:r>
      <w:r w:rsidR="009C19B7" w:rsidRPr="0005502D">
        <w:t xml:space="preserve">distinct </w:t>
      </w:r>
      <w:r w:rsidR="00817774" w:rsidRPr="0005502D">
        <w:t xml:space="preserve"> terraces</w:t>
      </w:r>
      <w:r w:rsidR="009C19B7" w:rsidRPr="0005502D">
        <w:t xml:space="preserve">, one between </w:t>
      </w:r>
      <w:r w:rsidR="009A5196" w:rsidRPr="0005502D">
        <w:t>30 and 45 m, the other between 50 and 55 m</w:t>
      </w:r>
      <w:r w:rsidR="0095201F" w:rsidRPr="0005502D">
        <w:t xml:space="preserve">, exist in the bay and are indicative of </w:t>
      </w:r>
      <w:r w:rsidR="00240896" w:rsidRPr="0005502D">
        <w:t>Pleistocene (</w:t>
      </w:r>
      <w:r w:rsidR="007E70A3" w:rsidRPr="0005502D">
        <w:t xml:space="preserve">2.6 </w:t>
      </w:r>
      <w:r w:rsidR="001F6D9F" w:rsidRPr="0005502D">
        <w:t>Ma</w:t>
      </w:r>
      <w:r w:rsidR="007E70A3" w:rsidRPr="0005502D">
        <w:t xml:space="preserve"> to 11 700 </w:t>
      </w:r>
      <w:r w:rsidR="001F6D9F" w:rsidRPr="0005502D">
        <w:t>ka) sea-level stillstands</w:t>
      </w:r>
      <w:r w:rsidR="003F6BF9" w:rsidRPr="0005502D">
        <w:t xml:space="preserve"> </w:t>
      </w:r>
      <w:r w:rsidR="003F6BF9" w:rsidRPr="0005502D">
        <w:fldChar w:fldCharType="begin"/>
      </w:r>
      <w:r w:rsidR="003F6BF9" w:rsidRPr="0005502D">
        <w:instrText xml:space="preserve"> ADDIN ZOTERO_ITEM CSL_CITATION {"citationID":"DjAfluI8","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3F6BF9" w:rsidRPr="0005502D">
        <w:rPr>
          <w:rFonts w:ascii="Cambria Math" w:hAnsi="Cambria Math" w:cs="Cambria Math"/>
        </w:rPr>
        <w:instrText>∼</w:instrText>
      </w:r>
      <w:r w:rsidR="003F6BF9" w:rsidRPr="0005502D">
        <w:instrText xml:space="preserve">35 km N-S and </w:instrText>
      </w:r>
      <w:r w:rsidR="003F6BF9" w:rsidRPr="0005502D">
        <w:rPr>
          <w:rFonts w:ascii="Cambria Math" w:hAnsi="Cambria Math" w:cs="Cambria Math"/>
        </w:rPr>
        <w:instrText>∼</w:instrText>
      </w:r>
      <w:r w:rsidR="003F6BF9" w:rsidRPr="0005502D">
        <w:instrText xml:space="preserve">39 km W-E and covering </w:instrText>
      </w:r>
      <w:r w:rsidR="003F6BF9" w:rsidRPr="0005502D">
        <w:rPr>
          <w:rFonts w:ascii="Cambria Math" w:hAnsi="Cambria Math" w:cs="Cambria Math"/>
        </w:rPr>
        <w:instrText>∼</w:instrText>
      </w:r>
      <w:r w:rsidR="003F6BF9" w:rsidRPr="0005502D">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3F6BF9" w:rsidRPr="0005502D">
        <w:fldChar w:fldCharType="separate"/>
      </w:r>
      <w:r w:rsidR="003F6BF9" w:rsidRPr="0005502D">
        <w:t>(Flemming, 2024)</w:t>
      </w:r>
      <w:r w:rsidR="003F6BF9" w:rsidRPr="0005502D">
        <w:fldChar w:fldCharType="end"/>
      </w:r>
      <w:r w:rsidR="001F6D9F" w:rsidRPr="0005502D">
        <w:t>.</w:t>
      </w:r>
    </w:p>
    <w:p w14:paraId="68223B86" w14:textId="01703A5F" w:rsidR="00C34403" w:rsidRPr="0005502D" w:rsidRDefault="0087715F" w:rsidP="001E3465">
      <w:r w:rsidRPr="0005502D">
        <mc:AlternateContent>
          <mc:Choice Requires="wpg">
            <w:drawing>
              <wp:anchor distT="0" distB="0" distL="114300" distR="114300" simplePos="0" relativeHeight="251656192" behindDoc="0" locked="0" layoutInCell="1" allowOverlap="1" wp14:anchorId="641DAB32" wp14:editId="7B820CC1">
                <wp:simplePos x="0" y="0"/>
                <wp:positionH relativeFrom="column">
                  <wp:posOffset>-28575</wp:posOffset>
                </wp:positionH>
                <wp:positionV relativeFrom="paragraph">
                  <wp:posOffset>1626235</wp:posOffset>
                </wp:positionV>
                <wp:extent cx="5731510" cy="3333750"/>
                <wp:effectExtent l="0" t="0" r="2540" b="0"/>
                <wp:wrapTopAndBottom/>
                <wp:docPr id="1946526154" name="Group 4"/>
                <wp:cNvGraphicFramePr/>
                <a:graphic xmlns:a="http://schemas.openxmlformats.org/drawingml/2006/main">
                  <a:graphicData uri="http://schemas.microsoft.com/office/word/2010/wordprocessingGroup">
                    <wpg:wgp>
                      <wpg:cNvGrpSpPr/>
                      <wpg:grpSpPr>
                        <a:xfrm>
                          <a:off x="0" y="0"/>
                          <a:ext cx="5731510" cy="3333750"/>
                          <a:chOff x="0" y="0"/>
                          <a:chExt cx="5731510" cy="3333750"/>
                        </a:xfrm>
                      </wpg:grpSpPr>
                      <pic:pic xmlns:pic="http://schemas.openxmlformats.org/drawingml/2006/picture">
                        <pic:nvPicPr>
                          <pic:cNvPr id="101901317" name="Picture 5" descr="A map of the arctic&#10;&#10;AI-generated content may be incorrect."/>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wps:wsp>
                        <wps:cNvPr id="1780414570" name="Text Box 1"/>
                        <wps:cNvSpPr txBox="1"/>
                        <wps:spPr>
                          <a:xfrm>
                            <a:off x="0" y="2927985"/>
                            <a:ext cx="5731510" cy="405765"/>
                          </a:xfrm>
                          <a:prstGeom prst="rect">
                            <a:avLst/>
                          </a:prstGeom>
                          <a:solidFill>
                            <a:prstClr val="white"/>
                          </a:solidFill>
                          <a:ln>
                            <a:noFill/>
                          </a:ln>
                        </wps:spPr>
                        <wps:txbx>
                          <w:txbxContent>
                            <w:p w14:paraId="4CB73EC4" w14:textId="185AE583" w:rsidR="0065417B" w:rsidRPr="0005502D" w:rsidRDefault="0065417B" w:rsidP="0065417B">
                              <w:pPr>
                                <w:pStyle w:val="Caption"/>
                                <w:rPr>
                                  <w:rFonts w:ascii="Times New Roman" w:eastAsiaTheme="minorHAnsi" w:hAnsi="Times New Roman" w:cs="Times New Roman"/>
                                </w:rPr>
                              </w:pPr>
                              <w:r w:rsidRPr="0005502D">
                                <w:t xml:space="preserve">Figure </w:t>
                              </w:r>
                              <w:fldSimple w:instr=" SEQ Figure \* ARABIC ">
                                <w:r w:rsidR="004F7E20">
                                  <w:rPr>
                                    <w:noProof/>
                                  </w:rPr>
                                  <w:t>2</w:t>
                                </w:r>
                              </w:fldSimple>
                              <w:r w:rsidRPr="0005502D">
                                <w:t>) Bathymetry and orography of False Bay. Cape Point (CP), Rocky Bank (RB) and Cape Hangklip (CH) are shown (From Daniels et al.,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41DAB32" id="Group 4" o:spid="_x0000_s1029" style="position:absolute;margin-left:-2.25pt;margin-top:128.05pt;width:451.3pt;height:262.5pt;z-index:251656192;mso-position-horizontal-relative:text;mso-position-vertical-relative:text;mso-height-relative:margin" coordsize="57315,3333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">
                <v:shape id="Picture 5" o:spid="_x0000_s1030" type="#_x0000_t75" alt="A map of the arctic&#10;&#10;AI-generated content may be incorrect." style="position:absolute;width:57315;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">
                  <v:imagedata r:id="rId11" o:title="A map of the arctic&#10;&#10;AI-generated content may be incorrect"/>
                </v:shape>
                <v:shape id="Text Box 1" o:spid="_x0000_s1031" type="#_x0000_t202" style="position:absolute;top:29279;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" stroked="f">
                  <v:textbox style="mso-fit-shape-to-text:t" inset="0,0,0,0">
                    <w:txbxContent>
                      <w:p w14:paraId="4CB73EC4" w14:textId="185AE583" w:rsidR="0065417B" w:rsidRPr="0005502D" w:rsidRDefault="0065417B" w:rsidP="0065417B">
                        <w:pPr>
                          <w:pStyle w:val="Caption"/>
                          <w:rPr>
                            <w:rFonts w:ascii="Times New Roman" w:eastAsiaTheme="minorHAnsi" w:hAnsi="Times New Roman" w:cs="Times New Roman"/>
                          </w:rPr>
                        </w:pPr>
                        <w:r w:rsidRPr="0005502D">
                          <w:t xml:space="preserve">Figure </w:t>
                        </w:r>
                        <w:fldSimple w:instr=" SEQ Figure \* ARABIC ">
                          <w:r w:rsidR="004F7E20">
                            <w:rPr>
                              <w:noProof/>
                            </w:rPr>
                            <w:t>2</w:t>
                          </w:r>
                        </w:fldSimple>
                        <w:r w:rsidRPr="0005502D">
                          <w:t>) Bathymetry and orography of False Bay. Cape Point (CP), Rocky Bank (RB) and Cape Hangklip (CH) are shown (From Daniels et al., 2022).</w:t>
                        </w:r>
                      </w:p>
                    </w:txbxContent>
                  </v:textbox>
                </v:shape>
                <w10:wrap type="topAndBottom"/>
              </v:group>
            </w:pict>
          </mc:Fallback>
        </mc:AlternateContent>
      </w:r>
      <w:r w:rsidR="00413394" w:rsidRPr="0005502D">
        <w:t>Given this pre-historic context, t</w:t>
      </w:r>
      <w:r w:rsidR="006519E8" w:rsidRPr="0005502D">
        <w:t xml:space="preserve">he </w:t>
      </w:r>
      <w:r w:rsidR="00D67ACF" w:rsidRPr="0005502D">
        <w:t>bay itself can be seen as the southernmost extension of the Cape Flats</w:t>
      </w:r>
      <w:r w:rsidR="00AE5FE2" w:rsidRPr="0005502D">
        <w:t>, a sandy valley which links the Cape Peninsula on the west to the mainland on the east.</w:t>
      </w:r>
      <w:r w:rsidR="0062030A" w:rsidRPr="0005502D">
        <w:t xml:space="preserve"> The eastern</w:t>
      </w:r>
      <w:r w:rsidR="000A3178" w:rsidRPr="0005502D">
        <w:t xml:space="preserve"> side of the bay </w:t>
      </w:r>
      <w:r w:rsidR="00B36F69" w:rsidRPr="0005502D">
        <w:t xml:space="preserve">is </w:t>
      </w:r>
      <w:r w:rsidR="000A3E81" w:rsidRPr="0005502D">
        <w:t>rimmed</w:t>
      </w:r>
      <w:r w:rsidR="00B36F69" w:rsidRPr="0005502D">
        <w:t xml:space="preserve"> by </w:t>
      </w:r>
      <w:r w:rsidR="00AC39F5" w:rsidRPr="0005502D">
        <w:t xml:space="preserve"> the </w:t>
      </w:r>
      <w:r w:rsidR="00AB5892" w:rsidRPr="0005502D">
        <w:t>mountainous inland terrain</w:t>
      </w:r>
      <w:r w:rsidR="00AC39F5" w:rsidRPr="0005502D">
        <w:t xml:space="preserve"> of the Hotten</w:t>
      </w:r>
      <w:r w:rsidR="000A3E81" w:rsidRPr="0005502D">
        <w:t>tots Holland Mountains</w:t>
      </w:r>
      <w:r w:rsidR="00BD2B9D" w:rsidRPr="0005502D">
        <w:t>,</w:t>
      </w:r>
      <w:r w:rsidR="00AB5892" w:rsidRPr="0005502D">
        <w:t xml:space="preserve"> with relatively high ranges </w:t>
      </w:r>
      <w:r w:rsidR="00FC3E40" w:rsidRPr="0005502D">
        <w:t xml:space="preserve">of between 1100 and 1400 m </w:t>
      </w:r>
      <w:r w:rsidR="00FC3E40" w:rsidRPr="0005502D">
        <w:fldChar w:fldCharType="begin"/>
      </w:r>
      <w:r w:rsidR="00FC3E40" w:rsidRPr="0005502D">
        <w:instrText xml:space="preserve"> ADDIN ZOTERO_ITEM CSL_CITATION {"citationID":"KK6OtlsZ","properties":{"formattedCitation":"(Bonnardot et al., 2005)","plainCitation":"(Bonnardot et al., 2005)","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schema":"https://github.com/citation-style-language/schema/raw/master/csl-citation.json"} </w:instrText>
      </w:r>
      <w:r w:rsidR="00FC3E40" w:rsidRPr="0005502D">
        <w:fldChar w:fldCharType="separate"/>
      </w:r>
      <w:r w:rsidR="00FC3E40" w:rsidRPr="0005502D">
        <w:t>(Bonnardot et al., 2005)</w:t>
      </w:r>
      <w:r w:rsidR="00FC3E40" w:rsidRPr="0005502D">
        <w:fldChar w:fldCharType="end"/>
      </w:r>
      <w:r w:rsidR="00FC3E40" w:rsidRPr="0005502D">
        <w:t xml:space="preserve">. </w:t>
      </w:r>
      <w:r w:rsidR="00BD2B9D" w:rsidRPr="0005502D">
        <w:t xml:space="preserve">The Cape Peninsula </w:t>
      </w:r>
      <w:r w:rsidR="00D32A92" w:rsidRPr="0005502D">
        <w:t xml:space="preserve">mountain range </w:t>
      </w:r>
      <w:r w:rsidR="005D014B" w:rsidRPr="0005502D">
        <w:t xml:space="preserve">belts the bay </w:t>
      </w:r>
      <w:r w:rsidR="00D32A92" w:rsidRPr="0005502D">
        <w:t xml:space="preserve">to the west </w:t>
      </w:r>
      <w:r w:rsidR="004F35DE" w:rsidRPr="0005502D">
        <w:t xml:space="preserve">and </w:t>
      </w:r>
      <w:r w:rsidR="00E33B73" w:rsidRPr="0005502D">
        <w:t xml:space="preserve">has a slightly lower range </w:t>
      </w:r>
      <w:r w:rsidR="005A6509" w:rsidRPr="0005502D">
        <w:t>of between 600 and 1100 m</w:t>
      </w:r>
      <w:r w:rsidR="004F35DE" w:rsidRPr="0005502D">
        <w:t xml:space="preserve"> </w:t>
      </w:r>
      <w:r w:rsidR="004F35DE" w:rsidRPr="0005502D">
        <w:fldChar w:fldCharType="begin"/>
      </w:r>
      <w:r w:rsidR="004F35DE" w:rsidRPr="0005502D">
        <w:instrText xml:space="preserve"> ADDIN ZOTERO_ITEM CSL_CITATION {"citationID":"4V72iFj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4F35DE" w:rsidRPr="0005502D">
        <w:fldChar w:fldCharType="separate"/>
      </w:r>
      <w:r w:rsidR="004F35DE" w:rsidRPr="0005502D">
        <w:t>(Jury, 1991)</w:t>
      </w:r>
      <w:r w:rsidR="004F35DE" w:rsidRPr="0005502D">
        <w:fldChar w:fldCharType="end"/>
      </w:r>
      <w:r w:rsidR="004F35DE" w:rsidRPr="0005502D">
        <w:t xml:space="preserve">. </w:t>
      </w:r>
      <w:r w:rsidR="009F63BE" w:rsidRPr="0005502D">
        <w:t xml:space="preserve">The </w:t>
      </w:r>
      <w:r w:rsidR="00665631" w:rsidRPr="0005502D">
        <w:t>intricate</w:t>
      </w:r>
      <w:r w:rsidR="005D1C52" w:rsidRPr="0005502D">
        <w:t xml:space="preserve"> orography of the </w:t>
      </w:r>
      <w:r w:rsidR="00E526A5" w:rsidRPr="0005502D">
        <w:t xml:space="preserve">terrain </w:t>
      </w:r>
      <w:r w:rsidR="00D05FFA" w:rsidRPr="0005502D">
        <w:t xml:space="preserve">is shown in </w:t>
      </w:r>
      <w:r w:rsidR="004E4AF2" w:rsidRPr="0005502D">
        <w:t>Fig 2.</w:t>
      </w:r>
      <w:r w:rsidR="001E3465" w:rsidRPr="0005502D">
        <w:t xml:space="preserve"> The orography controls the wind field over the area under the</w:t>
      </w:r>
      <w:r w:rsidR="0065417B" w:rsidRPr="0005502D">
        <w:t xml:space="preserve"> </w:t>
      </w:r>
      <w:r w:rsidR="001E3465" w:rsidRPr="0005502D">
        <w:t xml:space="preserve">varying wind regimes and creates wind shadows in the lee of the mountains </w:t>
      </w:r>
      <w:r w:rsidR="001E3465" w:rsidRPr="0005502D">
        <w:fldChar w:fldCharType="begin"/>
      </w:r>
      <w:r w:rsidR="001E3465" w:rsidRPr="0005502D">
        <w:instrText xml:space="preserve"> ADDIN ZOTERO_ITEM CSL_CITATION {"citationID":"aLMR96g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1E3465" w:rsidRPr="0005502D">
        <w:fldChar w:fldCharType="separate"/>
      </w:r>
      <w:r w:rsidR="001E3465" w:rsidRPr="0005502D">
        <w:t>(Jury, 1991)</w:t>
      </w:r>
      <w:r w:rsidR="001E3465" w:rsidRPr="0005502D">
        <w:fldChar w:fldCharType="end"/>
      </w:r>
      <w:r w:rsidR="001E3465" w:rsidRPr="0005502D">
        <w:t>.</w:t>
      </w:r>
    </w:p>
    <w:p w14:paraId="6E6EBAC6" w14:textId="02188342" w:rsidR="00CC1B0E" w:rsidRPr="0005502D" w:rsidRDefault="00CC1B0E" w:rsidP="008A3E3E">
      <w:pPr>
        <w:pStyle w:val="Heading2"/>
      </w:pPr>
      <w:bookmarkStart w:id="3" w:name="_Toc206596965"/>
      <w:r w:rsidRPr="0005502D">
        <w:t>Wind Climate</w:t>
      </w:r>
      <w:bookmarkEnd w:id="3"/>
      <w:r w:rsidRPr="0005502D">
        <w:t xml:space="preserve"> </w:t>
      </w:r>
    </w:p>
    <w:p w14:paraId="45ED2B15" w14:textId="70FAF116" w:rsidR="00093C5C" w:rsidRPr="0005502D" w:rsidRDefault="00A84BA2" w:rsidP="00901061">
      <w:r w:rsidRPr="0005502D">
        <w:t xml:space="preserve">South African weather is </w:t>
      </w:r>
      <w:r w:rsidR="007844CC" w:rsidRPr="0005502D">
        <w:t>primarily seasonal and dominated by large scale synoptic circulations</w:t>
      </w:r>
      <w:r w:rsidR="001C5FF0" w:rsidRPr="0005502D">
        <w:t xml:space="preserve"> which result </w:t>
      </w:r>
      <w:r w:rsidR="00E32D05" w:rsidRPr="0005502D">
        <w:t xml:space="preserve">from the </w:t>
      </w:r>
      <w:r w:rsidR="00E47944" w:rsidRPr="0005502D">
        <w:t xml:space="preserve">interactions between </w:t>
      </w:r>
      <w:r w:rsidR="00170B7E" w:rsidRPr="0005502D">
        <w:t xml:space="preserve">the South Atlantic </w:t>
      </w:r>
      <w:r w:rsidR="0065287D" w:rsidRPr="0005502D">
        <w:t xml:space="preserve">high pressure cell (SAH) and </w:t>
      </w:r>
      <w:r w:rsidR="000921EE" w:rsidRPr="0005502D">
        <w:t xml:space="preserve">mid-latitude pressure systems </w:t>
      </w:r>
      <w:r w:rsidR="00D673D5" w:rsidRPr="0005502D">
        <w:t xml:space="preserve">that </w:t>
      </w:r>
      <w:r w:rsidR="009D4B2C" w:rsidRPr="0005502D">
        <w:t xml:space="preserve">are associated with the upper-level westerlies. </w:t>
      </w:r>
      <w:r w:rsidR="0036282A" w:rsidRPr="0005502D">
        <w:t>Wind over the bay i</w:t>
      </w:r>
      <w:r w:rsidR="00DF0154" w:rsidRPr="0005502D">
        <w:t xml:space="preserve">s controlled by two main factors, the first being the nature and time scale of synoptic weather systems </w:t>
      </w:r>
      <w:r w:rsidR="00D40B23" w:rsidRPr="0005502D">
        <w:t xml:space="preserve">akin to the region, the second being </w:t>
      </w:r>
      <w:r w:rsidR="004434E3" w:rsidRPr="0005502D">
        <w:t xml:space="preserve">the orography which leads to orographically sheared winds being common </w:t>
      </w:r>
      <w:r w:rsidR="004434E3" w:rsidRPr="0005502D">
        <w:fldChar w:fldCharType="begin"/>
      </w:r>
      <w:r w:rsidR="004434E3" w:rsidRPr="0005502D">
        <w:instrText xml:space="preserve"> ADDIN ZOTERO_ITEM CSL_CITATION {"citationID":"78j4TrPU","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4434E3" w:rsidRPr="0005502D">
        <w:fldChar w:fldCharType="separate"/>
      </w:r>
      <w:r w:rsidR="004434E3" w:rsidRPr="0005502D">
        <w:t>(Gründlingh et al., 1989; Jury et al., 1985)</w:t>
      </w:r>
      <w:r w:rsidR="004434E3" w:rsidRPr="0005502D">
        <w:fldChar w:fldCharType="end"/>
      </w:r>
      <w:r w:rsidR="004434E3" w:rsidRPr="0005502D">
        <w:t xml:space="preserve"> </w:t>
      </w:r>
      <w:r w:rsidR="00344485" w:rsidRPr="0005502D">
        <w:t xml:space="preserve">The eastward propagation of atmospheric Rossby waves </w:t>
      </w:r>
      <w:r w:rsidR="002D1CE3" w:rsidRPr="0005502D">
        <w:t xml:space="preserve">and associated fronts over the </w:t>
      </w:r>
      <w:r w:rsidR="005C1683" w:rsidRPr="0005502D">
        <w:t>S</w:t>
      </w:r>
      <w:r w:rsidR="002D1CE3" w:rsidRPr="0005502D">
        <w:t xml:space="preserve">outhern </w:t>
      </w:r>
      <w:r w:rsidR="005C1683" w:rsidRPr="0005502D">
        <w:t>O</w:t>
      </w:r>
      <w:r w:rsidR="002D1CE3" w:rsidRPr="0005502D">
        <w:t xml:space="preserve">cean is the major control on the synoptic systems experienced in False Bay </w:t>
      </w:r>
      <w:r w:rsidR="00632776" w:rsidRPr="0005502D">
        <w:fldChar w:fldCharType="begin"/>
      </w:r>
      <w:r w:rsidR="00632776" w:rsidRPr="0005502D">
        <w:instrText xml:space="preserve"> ADDIN ZOTERO_ITEM CSL_CITATION {"citationID":"3yoQQOOH","properties":{"formattedCitation":"(Gr\\uc0\\u252{}ndlingh et al., 1989; MacHutchon, 2006; Wainman et al., 1987)","plainCitation":"(Gründlingh et al., 1989; MacHutchon, 2006; Wainman et al., 1987)","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902,"uris":["http://zotero.org/users/14070386/items/U33X95VC"],"itemData":{"id":902,"type":"thesis","event-place":"Stellenbosch: South Africa","genre":"Ph.D. thesis","publisher":"Stellenbosch University","publisher-place":"Stellenbosch: South Africa","title":"The Characterisation of South African Sea Storms","author":[{"family":"MacHutchon","given":"K. R."}],"issued":{"date-parts":[["2006"]]}}},{"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632776" w:rsidRPr="0005502D">
        <w:fldChar w:fldCharType="separate"/>
      </w:r>
      <w:r w:rsidR="00632776" w:rsidRPr="0005502D">
        <w:t>(Gründlingh et al., 1989; MacHutchon, 2006; Wainman et al., 1987)</w:t>
      </w:r>
      <w:r w:rsidR="00632776" w:rsidRPr="0005502D">
        <w:fldChar w:fldCharType="end"/>
      </w:r>
      <w:r w:rsidR="00632776" w:rsidRPr="0005502D">
        <w:t>.</w:t>
      </w:r>
    </w:p>
    <w:p w14:paraId="6EF899E0" w14:textId="2CCF9CDD" w:rsidR="00DA0840" w:rsidRDefault="00922D4A" w:rsidP="00901061">
      <w:r w:rsidRPr="0005502D">
        <w:t xml:space="preserve">Several synoptic types exist and </w:t>
      </w:r>
      <w:r w:rsidR="007E42F9" w:rsidRPr="0005502D">
        <w:t xml:space="preserve">help explain general atmospheric circulation along the coast. </w:t>
      </w:r>
      <w:r w:rsidR="00632776" w:rsidRPr="0005502D">
        <w:t xml:space="preserve"> </w:t>
      </w:r>
      <w:r w:rsidR="00D820CE" w:rsidRPr="0005502D">
        <w:t xml:space="preserve">The </w:t>
      </w:r>
      <w:r w:rsidR="0065287D" w:rsidRPr="0005502D">
        <w:t>SAH</w:t>
      </w:r>
      <w:r w:rsidR="00D820CE" w:rsidRPr="0005502D">
        <w:t xml:space="preserve"> </w:t>
      </w:r>
      <w:r w:rsidR="00C15105" w:rsidRPr="0005502D">
        <w:t xml:space="preserve">guides Southern Ocean fronts north-westward to toward the South African coast </w:t>
      </w:r>
      <w:r w:rsidR="00230F43" w:rsidRPr="0005502D">
        <w:fldChar w:fldCharType="begin"/>
      </w:r>
      <w:r w:rsidR="00230F43" w:rsidRPr="0005502D">
        <w:instrText xml:space="preserve"> ADDIN ZOTERO_ITEM CSL_CITATION {"citationID":"3sIXOFaT","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230F43" w:rsidRPr="0005502D">
        <w:fldChar w:fldCharType="separate"/>
      </w:r>
      <w:r w:rsidR="00230F43" w:rsidRPr="0005502D">
        <w:t>(Gründlingh et al., 1989)</w:t>
      </w:r>
      <w:r w:rsidR="00230F43" w:rsidRPr="0005502D">
        <w:fldChar w:fldCharType="end"/>
      </w:r>
      <w:r w:rsidR="00230F43" w:rsidRPr="0005502D">
        <w:t xml:space="preserve">. </w:t>
      </w:r>
      <w:r w:rsidR="00CE7BB4" w:rsidRPr="0005502D">
        <w:t xml:space="preserve">Approaching cold fronts </w:t>
      </w:r>
      <w:r w:rsidR="007A7215" w:rsidRPr="0005502D">
        <w:t xml:space="preserve">(Mid-latitude cyclones) </w:t>
      </w:r>
      <w:r w:rsidR="007159BA" w:rsidRPr="0005502D">
        <w:t>can generate coastally trapped low pres</w:t>
      </w:r>
      <w:r w:rsidR="009D61D0" w:rsidRPr="0005502D">
        <w:t>sure systems on the west coast</w:t>
      </w:r>
      <w:r w:rsidR="00C167A3" w:rsidRPr="0005502D">
        <w:t>,</w:t>
      </w:r>
      <w:r w:rsidR="009D61D0" w:rsidRPr="0005502D">
        <w:t xml:space="preserve"> which propagate ea</w:t>
      </w:r>
      <w:r w:rsidR="00C167A3" w:rsidRPr="0005502D">
        <w:t xml:space="preserve">stward as the front encroaches </w:t>
      </w:r>
      <w:r w:rsidR="00E90DF3" w:rsidRPr="0005502D">
        <w:fldChar w:fldCharType="begin"/>
      </w:r>
      <w:r w:rsidR="004F4693" w:rsidRPr="0005502D">
        <w:instrText xml:space="preserve"> ADDIN ZOTERO_ITEM CSL_CITATION {"citationID":"9VVauHN2","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E90DF3" w:rsidRPr="0005502D">
        <w:fldChar w:fldCharType="separate"/>
      </w:r>
      <w:r w:rsidR="00E90DF3" w:rsidRPr="0005502D">
        <w:t>(Gill, 1977)</w:t>
      </w:r>
      <w:r w:rsidR="00E90DF3" w:rsidRPr="0005502D">
        <w:fldChar w:fldCharType="end"/>
      </w:r>
      <w:r w:rsidR="00E90DF3" w:rsidRPr="0005502D">
        <w:t xml:space="preserve">. </w:t>
      </w:r>
      <w:r w:rsidR="00A22843" w:rsidRPr="0005502D">
        <w:t xml:space="preserve">These </w:t>
      </w:r>
      <w:r w:rsidR="00320105" w:rsidRPr="0005502D">
        <w:t xml:space="preserve">coastal lows are associated with warm, often strong, offshore </w:t>
      </w:r>
      <w:r w:rsidR="00CE2E85" w:rsidRPr="0005502D">
        <w:t xml:space="preserve">Foehn (Berg) </w:t>
      </w:r>
      <w:r w:rsidR="00BA4989" w:rsidRPr="0005502D">
        <w:t xml:space="preserve">winds </w:t>
      </w:r>
      <w:r w:rsidR="001155C9" w:rsidRPr="0005502D">
        <w:t xml:space="preserve">leading the system, </w:t>
      </w:r>
      <w:r w:rsidR="00CE2E85" w:rsidRPr="0005502D">
        <w:t xml:space="preserve">and cool offshore winds </w:t>
      </w:r>
      <w:r w:rsidR="00747B4F" w:rsidRPr="0005502D">
        <w:t>trailing</w:t>
      </w:r>
      <w:r w:rsidR="00BA4989" w:rsidRPr="0005502D">
        <w:t xml:space="preserve"> </w:t>
      </w:r>
      <w:r w:rsidR="001155C9" w:rsidRPr="0005502D">
        <w:t>it</w:t>
      </w:r>
      <w:r w:rsidR="004F4693" w:rsidRPr="0005502D">
        <w:t xml:space="preserve"> </w:t>
      </w:r>
      <w:r w:rsidR="004F4693" w:rsidRPr="0005502D">
        <w:fldChar w:fldCharType="begin"/>
      </w:r>
      <w:r w:rsidR="004F4693" w:rsidRPr="0005502D">
        <w:instrText xml:space="preserve"> ADDIN ZOTERO_ITEM CSL_CITATION {"citationID":"2XAGD9er","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4F4693" w:rsidRPr="0005502D">
        <w:fldChar w:fldCharType="separate"/>
      </w:r>
      <w:r w:rsidR="004F4693" w:rsidRPr="0005502D">
        <w:t>(Gill, 1977)</w:t>
      </w:r>
      <w:r w:rsidR="004F4693" w:rsidRPr="0005502D">
        <w:fldChar w:fldCharType="end"/>
      </w:r>
      <w:r w:rsidR="001155C9" w:rsidRPr="0005502D">
        <w:t xml:space="preserve">. </w:t>
      </w:r>
      <w:r w:rsidR="00606495" w:rsidRPr="0005502D">
        <w:t xml:space="preserve">Cold fronts </w:t>
      </w:r>
      <w:r w:rsidR="002A0FEB" w:rsidRPr="0005502D">
        <w:t xml:space="preserve">follow the passage of coastal lows </w:t>
      </w:r>
      <w:r w:rsidR="00A017B0" w:rsidRPr="0005502D">
        <w:t xml:space="preserve">and </w:t>
      </w:r>
      <w:r w:rsidR="003C0943" w:rsidRPr="0005502D">
        <w:t xml:space="preserve">their approach is </w:t>
      </w:r>
      <w:r w:rsidR="00A017B0" w:rsidRPr="0005502D">
        <w:t>associated with north-westerly winds</w:t>
      </w:r>
      <w:r w:rsidR="003C0943" w:rsidRPr="0005502D">
        <w:t xml:space="preserve">, followed by </w:t>
      </w:r>
      <w:r w:rsidR="009C7229" w:rsidRPr="0005502D">
        <w:t xml:space="preserve">the rapid incursion of cold high latitude air masses after their passage </w:t>
      </w:r>
      <w:r w:rsidR="009C7229" w:rsidRPr="0005502D">
        <w:fldChar w:fldCharType="begin"/>
      </w:r>
      <w:r w:rsidR="009C7229" w:rsidRPr="0005502D">
        <w:instrText xml:space="preserve"> ADDIN ZOTERO_ITEM CSL_CITATION {"citationID":"3N0ewtLk","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9C7229" w:rsidRPr="0005502D">
        <w:fldChar w:fldCharType="separate"/>
      </w:r>
      <w:r w:rsidR="009C7229" w:rsidRPr="0005502D">
        <w:t>(Gründlingh et al., 1989; Jury et al., 1985)</w:t>
      </w:r>
      <w:r w:rsidR="009C7229" w:rsidRPr="0005502D">
        <w:fldChar w:fldCharType="end"/>
      </w:r>
      <w:r w:rsidR="009C7229" w:rsidRPr="0005502D">
        <w:t>.</w:t>
      </w:r>
      <w:r w:rsidR="00FD7741" w:rsidRPr="0005502D">
        <w:t xml:space="preserve"> </w:t>
      </w:r>
      <w:r w:rsidR="00093C5C" w:rsidRPr="0005502D">
        <w:t>F</w:t>
      </w:r>
      <w:r w:rsidR="00DA0840" w:rsidRPr="0005502D">
        <w:t>ronts are</w:t>
      </w:r>
      <w:r w:rsidR="00FD7741" w:rsidRPr="0005502D">
        <w:t xml:space="preserve"> followed by</w:t>
      </w:r>
      <w:r w:rsidR="00220584" w:rsidRPr="0005502D">
        <w:t xml:space="preserve"> southerly meridional flow </w:t>
      </w:r>
      <w:r w:rsidR="00AA74B5" w:rsidRPr="0005502D">
        <w:t>along the pressure gradient west of the cyclon</w:t>
      </w:r>
      <w:r w:rsidR="00C9735C" w:rsidRPr="0005502D">
        <w:t>e.</w:t>
      </w:r>
      <w:r w:rsidR="00961E2C" w:rsidRPr="0005502D">
        <w:t xml:space="preserve"> A</w:t>
      </w:r>
      <w:r w:rsidR="00F73CB3" w:rsidRPr="0005502D">
        <w:t xml:space="preserve"> ridging SAH </w:t>
      </w:r>
      <w:r w:rsidR="00961E2C" w:rsidRPr="0005502D">
        <w:t xml:space="preserve">follows, </w:t>
      </w:r>
      <w:r w:rsidR="00DA0840" w:rsidRPr="0005502D">
        <w:t>leading</w:t>
      </w:r>
      <w:r w:rsidR="00512F2C" w:rsidRPr="0005502D">
        <w:t xml:space="preserve"> to </w:t>
      </w:r>
      <w:r w:rsidR="00E50A38" w:rsidRPr="0005502D">
        <w:t xml:space="preserve">strong south-easterly </w:t>
      </w:r>
      <w:r w:rsidR="00D907E6" w:rsidRPr="0005502D">
        <w:t>conditions</w:t>
      </w:r>
      <w:r w:rsidR="008A7B69" w:rsidRPr="0005502D">
        <w:t xml:space="preserve">, especially in summer. </w:t>
      </w:r>
      <w:r w:rsidR="00CE4352" w:rsidRPr="0005502D">
        <w:t>Th</w:t>
      </w:r>
      <w:r w:rsidR="006E7593" w:rsidRPr="0005502D">
        <w:t>ese dynamics</w:t>
      </w:r>
      <w:r w:rsidR="00F379B5" w:rsidRPr="0005502D">
        <w:t xml:space="preserve">, </w:t>
      </w:r>
      <w:r w:rsidR="006E7593" w:rsidRPr="0005502D">
        <w:t xml:space="preserve">typically </w:t>
      </w:r>
      <w:r w:rsidR="003B1AA6" w:rsidRPr="0005502D">
        <w:t>cycle on a weekly basis (5-7 days) and are</w:t>
      </w:r>
      <w:r w:rsidR="002F2C95" w:rsidRPr="0005502D">
        <w:t xml:space="preserve"> seasonal in nature </w:t>
      </w:r>
      <w:r w:rsidR="000C7E05" w:rsidRPr="0005502D">
        <w:fldChar w:fldCharType="begin"/>
      </w:r>
      <w:r w:rsidR="000C7E05" w:rsidRPr="0005502D">
        <w:instrText xml:space="preserve"> ADDIN ZOTERO_ITEM CSL_CITATION {"citationID":"gO9EvX03","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0C7E05" w:rsidRPr="0005502D">
        <w:fldChar w:fldCharType="separate"/>
      </w:r>
      <w:r w:rsidR="000C7E05" w:rsidRPr="0005502D">
        <w:t>(Gründlingh et al., 1989)</w:t>
      </w:r>
      <w:r w:rsidR="000C7E05" w:rsidRPr="0005502D">
        <w:fldChar w:fldCharType="end"/>
      </w:r>
      <w:r w:rsidR="000C7E05" w:rsidRPr="0005502D">
        <w:t>.</w:t>
      </w:r>
      <w:r w:rsidR="00111047" w:rsidRPr="0005502D">
        <w:t xml:space="preserve"> </w:t>
      </w:r>
    </w:p>
    <w:p w14:paraId="6BF1AAED" w14:textId="5D1D5E43" w:rsidR="004D0649" w:rsidRPr="0005502D" w:rsidRDefault="004D0649" w:rsidP="00901061">
      <w:r>
        <w:t>Cut-off lows</w:t>
      </w:r>
      <w:r w:rsidR="00C939FC">
        <w:t xml:space="preserve"> (COLs)</w:t>
      </w:r>
      <w:r>
        <w:t xml:space="preserve"> </w:t>
      </w:r>
      <w:r w:rsidR="003A04AB">
        <w:t xml:space="preserve">are a class of low pressure system </w:t>
      </w:r>
      <w:r w:rsidR="003609B6">
        <w:t xml:space="preserve">that </w:t>
      </w:r>
      <w:r w:rsidR="008C2040">
        <w:t>cross</w:t>
      </w:r>
      <w:r w:rsidR="003A04AB">
        <w:t xml:space="preserve"> the South African coast ~1</w:t>
      </w:r>
      <w:r w:rsidR="000D65F6">
        <w:t>1</w:t>
      </w:r>
      <w:r w:rsidR="003A04AB">
        <w:t xml:space="preserve"> times a year </w:t>
      </w:r>
      <w:r w:rsidR="000D65F6">
        <w:fldChar w:fldCharType="begin"/>
      </w:r>
      <w:r w:rsidR="000D65F6">
        <w:instrText xml:space="preserve"> ADDIN ZOTERO_ITEM CSL_CITATION {"citationID":"KfJCUfNz","properties":{"formattedCitation":"(Singleton and Reason, 2007)","plainCitation":"(Singleton and Reason, 2007)","noteIndex":0},"citationItems":[{"id":954,"uris":["http://zotero.org/users/14070386/items/HRBBLXCD"],"itemData":{"id":954,"type":"article-journal","abstract":"Abstract\n            Variability in the characteristics of cut</w:instrText>
      </w:r>
      <w:r w:rsidR="000D65F6">
        <w:rPr>
          <w:rFonts w:ascii="Cambria Math" w:hAnsi="Cambria Math" w:cs="Cambria Math"/>
        </w:rPr>
        <w:instrText>‐</w:instrText>
      </w:r>
      <w:r w:rsidR="000D65F6">
        <w:instrText>off low pressure systems over subtropical southern Africa is examined for the 1973</w:instrText>
      </w:r>
      <w:r w:rsidR="000D65F6">
        <w:rPr>
          <w:rFonts w:ascii="Aptos" w:hAnsi="Aptos" w:cs="Aptos"/>
        </w:rPr>
        <w:instrText>–</w:instrText>
      </w:r>
      <w:r w:rsidR="000D65F6">
        <w:instrText>2002 period. These characteristics include their seasonality, frequency, duration, location and size. It is found that on average 11 cut</w:instrText>
      </w:r>
      <w:r w:rsidR="000D65F6">
        <w:rPr>
          <w:rFonts w:ascii="Cambria Math" w:hAnsi="Cambria Math" w:cs="Cambria Math"/>
        </w:rPr>
        <w:instrText>‐</w:instrText>
      </w:r>
      <w:r w:rsidR="000D65F6">
        <w:instrText>off lows occur over southern Africa south of 20</w:instrText>
      </w:r>
      <w:r w:rsidR="000D65F6">
        <w:rPr>
          <w:rFonts w:ascii="Aptos" w:hAnsi="Aptos" w:cs="Aptos"/>
        </w:rPr>
        <w:instrText>°</w:instrText>
      </w:r>
      <w:r w:rsidR="000D65F6">
        <w:instrText>S per year and are most common in the March</w:instrText>
      </w:r>
      <w:r w:rsidR="000D65F6">
        <w:rPr>
          <w:rFonts w:ascii="Cambria Math" w:hAnsi="Cambria Math" w:cs="Cambria Math"/>
        </w:rPr>
        <w:instrText>‐</w:instrText>
      </w:r>
      <w:r w:rsidR="000D65F6">
        <w:instrText>May season. Potential relationships between the number of cut</w:instrText>
      </w:r>
      <w:r w:rsidR="000D65F6">
        <w:rPr>
          <w:rFonts w:ascii="Cambria Math" w:hAnsi="Cambria Math" w:cs="Cambria Math"/>
        </w:rPr>
        <w:instrText>‐</w:instrText>
      </w:r>
      <w:r w:rsidR="000D65F6">
        <w:instrText>off lows over southern Africa with the El Ni</w:instrText>
      </w:r>
      <w:r w:rsidR="000D65F6">
        <w:rPr>
          <w:rFonts w:ascii="Aptos" w:hAnsi="Aptos" w:cs="Aptos"/>
        </w:rPr>
        <w:instrText>ñ</w:instrText>
      </w:r>
      <w:r w:rsidR="000D65F6">
        <w:instrText>o Southern Oscillation (ENSO), the Pacific South America pattern, the wave number 3 pattern and the semi</w:instrText>
      </w:r>
      <w:r w:rsidR="000D65F6">
        <w:rPr>
          <w:rFonts w:ascii="Cambria Math" w:hAnsi="Cambria Math" w:cs="Cambria Math"/>
        </w:rPr>
        <w:instrText>‐</w:instrText>
      </w:r>
      <w:r w:rsidR="000D65F6">
        <w:instrText>annual oscillation (SAO) are discussed. La Ni</w:instrText>
      </w:r>
      <w:r w:rsidR="000D65F6">
        <w:rPr>
          <w:rFonts w:ascii="Aptos" w:hAnsi="Aptos" w:cs="Aptos"/>
        </w:rPr>
        <w:instrText>ñ</w:instrText>
      </w:r>
      <w:r w:rsidR="000D65F6">
        <w:instrText>a years appear to be associated with above average annual frequencies of cut</w:instrText>
      </w:r>
      <w:r w:rsidR="000D65F6">
        <w:rPr>
          <w:rFonts w:ascii="Cambria Math" w:hAnsi="Cambria Math" w:cs="Cambria Math"/>
        </w:rPr>
        <w:instrText>‐</w:instrText>
      </w:r>
      <w:r w:rsidR="000D65F6">
        <w:instrText>off lows but the reverse is generally not true for El Ni</w:instrText>
      </w:r>
      <w:r w:rsidR="000D65F6">
        <w:rPr>
          <w:rFonts w:ascii="Aptos" w:hAnsi="Aptos" w:cs="Aptos"/>
        </w:rPr>
        <w:instrText>ñ</w:instrText>
      </w:r>
      <w:r w:rsidR="000D65F6">
        <w:instrText>o years. There was a shift in the preferred season for cut</w:instrText>
      </w:r>
      <w:r w:rsidR="000D65F6">
        <w:rPr>
          <w:rFonts w:ascii="Cambria Math" w:hAnsi="Cambria Math" w:cs="Cambria Math"/>
        </w:rPr>
        <w:instrText>‐</w:instrText>
      </w:r>
      <w:r w:rsidR="000D65F6">
        <w:instrText>off lows from March</w:instrText>
      </w:r>
      <w:r w:rsidR="000D65F6">
        <w:rPr>
          <w:rFonts w:ascii="Aptos" w:hAnsi="Aptos" w:cs="Aptos"/>
        </w:rPr>
        <w:instrText>–</w:instrText>
      </w:r>
      <w:r w:rsidR="000D65F6">
        <w:instrText>May to June</w:instrText>
      </w:r>
      <w:r w:rsidR="000D65F6">
        <w:rPr>
          <w:rFonts w:ascii="Aptos" w:hAnsi="Aptos" w:cs="Aptos"/>
        </w:rPr>
        <w:instrText>–</w:instrText>
      </w:r>
      <w:r w:rsidR="000D65F6">
        <w:instrText>August in the 1980s, which coincided with a weakening of the SAO and a shift in zonal wave number 3. This period also showed a change in the preferred location of these systems from southwestern subtropical southern Africa to the northeast of the region. The results suggest that there may be a relationship between cut</w:instrText>
      </w:r>
      <w:r w:rsidR="000D65F6">
        <w:rPr>
          <w:rFonts w:ascii="Cambria Math" w:hAnsi="Cambria Math" w:cs="Cambria Math"/>
        </w:rPr>
        <w:instrText>‐</w:instrText>
      </w:r>
      <w:r w:rsidR="000D65F6">
        <w:instrText>off lows over subtropical southern Africa, the wave number 3 pattern in the Southern Hemisphere and the SAO. Copyright © 2006 Royal Meteorological Society.","container-title":"International Journal of Climatology","DOI":"10.1002/joc.1399","ISSN":"0899-8418, 1097-0088","issue":"3","journalAbbreviation":"Intl Journal of Climatology","language":"en","page":"295-310","source":"DOI.org (Crossref)","title":"Variability in the characteristics of cut</w:instrText>
      </w:r>
      <w:r w:rsidR="000D65F6">
        <w:rPr>
          <w:rFonts w:ascii="Cambria Math" w:hAnsi="Cambria Math" w:cs="Cambria Math"/>
        </w:rPr>
        <w:instrText>‐</w:instrText>
      </w:r>
      <w:r w:rsidR="000D65F6">
        <w:instrText xml:space="preserve">off low pressure systems over subtropical southern Africa","volume":"27","author":[{"family":"Singleton","given":"A. T."},{"family":"Reason","given":"C. J. C."}],"issued":{"date-parts":[["2007",3,15]]}}}],"schema":"https://github.com/citation-style-language/schema/raw/master/csl-citation.json"} </w:instrText>
      </w:r>
      <w:r w:rsidR="000D65F6">
        <w:fldChar w:fldCharType="separate"/>
      </w:r>
      <w:r w:rsidR="000D65F6" w:rsidRPr="000D65F6">
        <w:rPr>
          <w:rFonts w:ascii="Aptos" w:hAnsi="Aptos"/>
        </w:rPr>
        <w:t>(Singleton and Reason, 2007)</w:t>
      </w:r>
      <w:r w:rsidR="000D65F6">
        <w:fldChar w:fldCharType="end"/>
      </w:r>
      <w:r w:rsidR="000D65F6">
        <w:t xml:space="preserve">. </w:t>
      </w:r>
      <w:r w:rsidR="00C939FC">
        <w:t xml:space="preserve">These systems </w:t>
      </w:r>
      <w:r w:rsidR="008205F9">
        <w:t xml:space="preserve">become detached from </w:t>
      </w:r>
      <w:r w:rsidR="00A262CD">
        <w:t>the main jet stream and therefore move independently</w:t>
      </w:r>
      <w:r w:rsidR="00D77EB0">
        <w:t xml:space="preserve">, sometimes becoming stationary </w:t>
      </w:r>
      <w:r w:rsidR="00D77EB0">
        <w:fldChar w:fldCharType="begin"/>
      </w:r>
      <w:r w:rsidR="00D77EB0">
        <w:instrText xml:space="preserve"> ADDIN ZOTERO_ITEM CSL_CITATION {"citationID":"hYmurSZG","properties":{"formattedCitation":"(Singleton and Reason, 2007)","plainCitation":"(Singleton and Reason, 2007)","noteIndex":0},"citationItems":[{"id":954,"uris":["http://zotero.org/users/14070386/items/HRBBLXCD"],"itemData":{"id":954,"type":"article-journal","abstract":"Abstract\n            Variability in the characteristics of cut</w:instrText>
      </w:r>
      <w:r w:rsidR="00D77EB0">
        <w:rPr>
          <w:rFonts w:ascii="Cambria Math" w:hAnsi="Cambria Math" w:cs="Cambria Math"/>
        </w:rPr>
        <w:instrText>‐</w:instrText>
      </w:r>
      <w:r w:rsidR="00D77EB0">
        <w:instrText>off low pressure systems over subtropical southern Africa is examined for the 1973</w:instrText>
      </w:r>
      <w:r w:rsidR="00D77EB0">
        <w:rPr>
          <w:rFonts w:ascii="Aptos" w:hAnsi="Aptos" w:cs="Aptos"/>
        </w:rPr>
        <w:instrText>–</w:instrText>
      </w:r>
      <w:r w:rsidR="00D77EB0">
        <w:instrText>2002 period. These characteristics include their seasonality, frequency, duration, location and size. It is found that on average 11 cut</w:instrText>
      </w:r>
      <w:r w:rsidR="00D77EB0">
        <w:rPr>
          <w:rFonts w:ascii="Cambria Math" w:hAnsi="Cambria Math" w:cs="Cambria Math"/>
        </w:rPr>
        <w:instrText>‐</w:instrText>
      </w:r>
      <w:r w:rsidR="00D77EB0">
        <w:instrText>off lows occur over southern Africa south of 20</w:instrText>
      </w:r>
      <w:r w:rsidR="00D77EB0">
        <w:rPr>
          <w:rFonts w:ascii="Aptos" w:hAnsi="Aptos" w:cs="Aptos"/>
        </w:rPr>
        <w:instrText>°</w:instrText>
      </w:r>
      <w:r w:rsidR="00D77EB0">
        <w:instrText>S per year and are most common in the March</w:instrText>
      </w:r>
      <w:r w:rsidR="00D77EB0">
        <w:rPr>
          <w:rFonts w:ascii="Cambria Math" w:hAnsi="Cambria Math" w:cs="Cambria Math"/>
        </w:rPr>
        <w:instrText>‐</w:instrText>
      </w:r>
      <w:r w:rsidR="00D77EB0">
        <w:instrText>May season. Potential relationships between the number of cut</w:instrText>
      </w:r>
      <w:r w:rsidR="00D77EB0">
        <w:rPr>
          <w:rFonts w:ascii="Cambria Math" w:hAnsi="Cambria Math" w:cs="Cambria Math"/>
        </w:rPr>
        <w:instrText>‐</w:instrText>
      </w:r>
      <w:r w:rsidR="00D77EB0">
        <w:instrText>off lows over southern Africa with the El Ni</w:instrText>
      </w:r>
      <w:r w:rsidR="00D77EB0">
        <w:rPr>
          <w:rFonts w:ascii="Aptos" w:hAnsi="Aptos" w:cs="Aptos"/>
        </w:rPr>
        <w:instrText>ñ</w:instrText>
      </w:r>
      <w:r w:rsidR="00D77EB0">
        <w:instrText>o Southern Oscillation (ENSO), the Pacific South America pattern, the wave number 3 pattern and the semi</w:instrText>
      </w:r>
      <w:r w:rsidR="00D77EB0">
        <w:rPr>
          <w:rFonts w:ascii="Cambria Math" w:hAnsi="Cambria Math" w:cs="Cambria Math"/>
        </w:rPr>
        <w:instrText>‐</w:instrText>
      </w:r>
      <w:r w:rsidR="00D77EB0">
        <w:instrText>annual oscillation (SAO) are discussed. La Ni</w:instrText>
      </w:r>
      <w:r w:rsidR="00D77EB0">
        <w:rPr>
          <w:rFonts w:ascii="Aptos" w:hAnsi="Aptos" w:cs="Aptos"/>
        </w:rPr>
        <w:instrText>ñ</w:instrText>
      </w:r>
      <w:r w:rsidR="00D77EB0">
        <w:instrText>a years appear to be associated with above average annual frequencies of cut</w:instrText>
      </w:r>
      <w:r w:rsidR="00D77EB0">
        <w:rPr>
          <w:rFonts w:ascii="Cambria Math" w:hAnsi="Cambria Math" w:cs="Cambria Math"/>
        </w:rPr>
        <w:instrText>‐</w:instrText>
      </w:r>
      <w:r w:rsidR="00D77EB0">
        <w:instrText>off lows but the reverse is generally not true for El Ni</w:instrText>
      </w:r>
      <w:r w:rsidR="00D77EB0">
        <w:rPr>
          <w:rFonts w:ascii="Aptos" w:hAnsi="Aptos" w:cs="Aptos"/>
        </w:rPr>
        <w:instrText>ñ</w:instrText>
      </w:r>
      <w:r w:rsidR="00D77EB0">
        <w:instrText>o years. There was a shift in the preferred season for cut</w:instrText>
      </w:r>
      <w:r w:rsidR="00D77EB0">
        <w:rPr>
          <w:rFonts w:ascii="Cambria Math" w:hAnsi="Cambria Math" w:cs="Cambria Math"/>
        </w:rPr>
        <w:instrText>‐</w:instrText>
      </w:r>
      <w:r w:rsidR="00D77EB0">
        <w:instrText>off lows from March</w:instrText>
      </w:r>
      <w:r w:rsidR="00D77EB0">
        <w:rPr>
          <w:rFonts w:ascii="Aptos" w:hAnsi="Aptos" w:cs="Aptos"/>
        </w:rPr>
        <w:instrText>–</w:instrText>
      </w:r>
      <w:r w:rsidR="00D77EB0">
        <w:instrText>May to June</w:instrText>
      </w:r>
      <w:r w:rsidR="00D77EB0">
        <w:rPr>
          <w:rFonts w:ascii="Aptos" w:hAnsi="Aptos" w:cs="Aptos"/>
        </w:rPr>
        <w:instrText>–</w:instrText>
      </w:r>
      <w:r w:rsidR="00D77EB0">
        <w:instrText>August in the 1980s, which coincided with a weakening of the SAO and a shift in zonal wave number 3. This period also showed a change in the preferred location of these systems from southwestern subtropical southern Africa to the northeast of the region. The results suggest that there may be a relationship between cut</w:instrText>
      </w:r>
      <w:r w:rsidR="00D77EB0">
        <w:rPr>
          <w:rFonts w:ascii="Cambria Math" w:hAnsi="Cambria Math" w:cs="Cambria Math"/>
        </w:rPr>
        <w:instrText>‐</w:instrText>
      </w:r>
      <w:r w:rsidR="00D77EB0">
        <w:instrText>off lows over subtropical southern Africa, the wave number 3 pattern in the Southern Hemisphere and the SAO. Copyright © 2006 Royal Meteorological Society.","container-title":"International Journal of Climatology","DOI":"10.1002/joc.1399","ISSN":"0899-8418, 1097-0088","issue":"3","journalAbbreviation":"Intl Journal of Climatology","language":"en","page":"295-310","source":"DOI.org (Crossref)","title":"Variability in the characteristics of cut</w:instrText>
      </w:r>
      <w:r w:rsidR="00D77EB0">
        <w:rPr>
          <w:rFonts w:ascii="Cambria Math" w:hAnsi="Cambria Math" w:cs="Cambria Math"/>
        </w:rPr>
        <w:instrText>‐</w:instrText>
      </w:r>
      <w:r w:rsidR="00D77EB0">
        <w:instrText xml:space="preserve">off low pressure systems over subtropical southern Africa","volume":"27","author":[{"family":"Singleton","given":"A. T."},{"family":"Reason","given":"C. J. C."}],"issued":{"date-parts":[["2007",3,15]]}}}],"schema":"https://github.com/citation-style-language/schema/raw/master/csl-citation.json"} </w:instrText>
      </w:r>
      <w:r w:rsidR="00D77EB0">
        <w:fldChar w:fldCharType="separate"/>
      </w:r>
      <w:r w:rsidR="00D77EB0" w:rsidRPr="00D77EB0">
        <w:rPr>
          <w:rFonts w:ascii="Aptos" w:hAnsi="Aptos"/>
        </w:rPr>
        <w:t>(Singleton and Reason, 2007)</w:t>
      </w:r>
      <w:r w:rsidR="00D77EB0">
        <w:fldChar w:fldCharType="end"/>
      </w:r>
      <w:r w:rsidR="00D77EB0">
        <w:t xml:space="preserve">. </w:t>
      </w:r>
      <w:r w:rsidR="004E35F3">
        <w:t>Extreme wave conditions</w:t>
      </w:r>
      <w:r w:rsidR="003B40BA">
        <w:t xml:space="preserve">, with </w:t>
      </w:r>
      <w:r w:rsidR="00801821">
        <w:t>significant wave height and peak periods exceeding 10 m and 20 s respectively are associated with COLs</w:t>
      </w:r>
      <w:r w:rsidR="00535958">
        <w:t xml:space="preserve"> </w:t>
      </w:r>
      <w:r w:rsidR="00535958">
        <w:fldChar w:fldCharType="begin"/>
      </w:r>
      <w:r w:rsidR="00535958">
        <w:instrText xml:space="preserve"> ADDIN ZOTERO_ITEM CSL_CITATION {"citationID":"dueHm3Gu","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535958">
        <w:fldChar w:fldCharType="separate"/>
      </w:r>
      <w:r w:rsidR="00535958" w:rsidRPr="00535958">
        <w:rPr>
          <w:rFonts w:ascii="Aptos" w:hAnsi="Aptos"/>
        </w:rPr>
        <w:t>(Boyd et al., 2014)</w:t>
      </w:r>
      <w:r w:rsidR="00535958">
        <w:fldChar w:fldCharType="end"/>
      </w:r>
      <w:r w:rsidR="00535958">
        <w:t>.</w:t>
      </w:r>
      <w:r w:rsidR="00801821">
        <w:t xml:space="preserve"> </w:t>
      </w:r>
    </w:p>
    <w:p w14:paraId="2574A408" w14:textId="4AB60981" w:rsidR="00D61614" w:rsidRPr="0005502D" w:rsidRDefault="00877DD9" w:rsidP="00901061">
      <w:r w:rsidRPr="0005502D">
        <mc:AlternateContent>
          <mc:Choice Requires="wpg">
            <w:drawing>
              <wp:anchor distT="0" distB="0" distL="114300" distR="114300" simplePos="0" relativeHeight="251663360" behindDoc="0" locked="0" layoutInCell="1" allowOverlap="1" wp14:anchorId="307350F7" wp14:editId="287FF08F">
                <wp:simplePos x="0" y="0"/>
                <wp:positionH relativeFrom="column">
                  <wp:posOffset>106147</wp:posOffset>
                </wp:positionH>
                <wp:positionV relativeFrom="paragraph">
                  <wp:posOffset>2076548</wp:posOffset>
                </wp:positionV>
                <wp:extent cx="5522595" cy="6317615"/>
                <wp:effectExtent l="0" t="0" r="1905" b="6985"/>
                <wp:wrapTopAndBottom/>
                <wp:docPr id="880649696" name="Group 7"/>
                <wp:cNvGraphicFramePr/>
                <a:graphic xmlns:a="http://schemas.openxmlformats.org/drawingml/2006/main">
                  <a:graphicData uri="http://schemas.microsoft.com/office/word/2010/wordprocessingGroup">
                    <wpg:wgp>
                      <wpg:cNvGrpSpPr/>
                      <wpg:grpSpPr>
                        <a:xfrm>
                          <a:off x="0" y="0"/>
                          <a:ext cx="5522595" cy="6317615"/>
                          <a:chOff x="216708" y="-163852"/>
                          <a:chExt cx="5731510" cy="6557168"/>
                        </a:xfrm>
                      </wpg:grpSpPr>
                      <pic:pic xmlns:pic="http://schemas.openxmlformats.org/drawingml/2006/picture">
                        <pic:nvPicPr>
                          <pic:cNvPr id="1338425000" name="Picture 6"/>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216708" y="-163852"/>
                            <a:ext cx="5731510" cy="6017260"/>
                          </a:xfrm>
                          <a:prstGeom prst="rect">
                            <a:avLst/>
                          </a:prstGeom>
                        </pic:spPr>
                      </pic:pic>
                      <wps:wsp>
                        <wps:cNvPr id="349442130" name="Text Box 1"/>
                        <wps:cNvSpPr txBox="1"/>
                        <wps:spPr>
                          <a:xfrm>
                            <a:off x="216814" y="5972205"/>
                            <a:ext cx="5731404" cy="421111"/>
                          </a:xfrm>
                          <a:prstGeom prst="rect">
                            <a:avLst/>
                          </a:prstGeom>
                          <a:solidFill>
                            <a:prstClr val="white"/>
                          </a:solidFill>
                          <a:ln>
                            <a:noFill/>
                          </a:ln>
                        </wps:spPr>
                        <wps:txbx>
                          <w:txbxContent>
                            <w:p w14:paraId="15DEA5BC" w14:textId="76833E9C" w:rsidR="009D4B2C" w:rsidRPr="0005502D" w:rsidRDefault="009D4B2C" w:rsidP="009D4B2C">
                              <w:pPr>
                                <w:pStyle w:val="Caption"/>
                              </w:pPr>
                              <w:r w:rsidRPr="0005502D">
                                <w:t xml:space="preserve">Figure </w:t>
                              </w:r>
                              <w:fldSimple w:instr=" SEQ Figure \* ARABIC ">
                                <w:r w:rsidR="004F7E20">
                                  <w:rPr>
                                    <w:noProof/>
                                  </w:rPr>
                                  <w:t>3</w:t>
                                </w:r>
                              </w:fldSimple>
                              <w:r w:rsidRPr="0005502D">
                                <w:t>) Four wind phases and associated synoptic systems. Southerly meridional flow - a; Ridging SAH - b &amp; c, Coastal low – d. Isobars show truncated values of MSLP in hPa (Jury, 198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7350F7" id="Group 7" o:spid="_x0000_s1032" style="position:absolute;margin-left:8.35pt;margin-top:163.5pt;width:434.85pt;height:497.45pt;z-index:251663360;mso-position-horizontal-relative:text;mso-position-vertical-relative:text" coordorigin="2167,-1638" coordsize="57315,6557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">
                <v:shape id="Picture 6" o:spid="_x0000_s1033" type="#_x0000_t75" style="position:absolute;left:2167;top:-1638;width:57315;height:60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">
                  <v:imagedata r:id="rId13" o:title=""/>
                </v:shape>
                <v:shape id="Text Box 1" o:spid="_x0000_s1034" type="#_x0000_t202" style="position:absolute;left:2168;top:59722;width:57314;height:4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" stroked="f">
                  <v:textbox style="mso-fit-shape-to-text:t" inset="0,0,0,0">
                    <w:txbxContent>
                      <w:p w14:paraId="15DEA5BC" w14:textId="76833E9C" w:rsidR="009D4B2C" w:rsidRPr="0005502D" w:rsidRDefault="009D4B2C" w:rsidP="009D4B2C">
                        <w:pPr>
                          <w:pStyle w:val="Caption"/>
                        </w:pPr>
                        <w:r w:rsidRPr="0005502D">
                          <w:t xml:space="preserve">Figure </w:t>
                        </w:r>
                        <w:fldSimple w:instr=" SEQ Figure \* ARABIC ">
                          <w:r w:rsidR="004F7E20">
                            <w:rPr>
                              <w:noProof/>
                            </w:rPr>
                            <w:t>3</w:t>
                          </w:r>
                        </w:fldSimple>
                        <w:r w:rsidRPr="0005502D">
                          <w:t>) Four wind phases and associated synoptic systems. Southerly meridional flow - a; Ridging SAH - b &amp; c, Coastal low – d. Isobars show truncated values of MSLP in hPa (Jury, 1984).</w:t>
                        </w:r>
                      </w:p>
                    </w:txbxContent>
                  </v:textbox>
                </v:shape>
                <w10:wrap type="topAndBottom"/>
              </v:group>
            </w:pict>
          </mc:Fallback>
        </mc:AlternateContent>
      </w:r>
      <w:r w:rsidR="00421494" w:rsidRPr="0005502D">
        <w:t>Cold fronts</w:t>
      </w:r>
      <w:r w:rsidR="00D51D43" w:rsidRPr="0005502D">
        <w:t xml:space="preserve"> and coastal lows are often weaker </w:t>
      </w:r>
      <w:r w:rsidR="00421494" w:rsidRPr="0005502D">
        <w:t xml:space="preserve">during summer </w:t>
      </w:r>
      <w:r w:rsidR="009B22C3" w:rsidRPr="0005502D">
        <w:t>due to the</w:t>
      </w:r>
      <w:r w:rsidR="00421494" w:rsidRPr="0005502D">
        <w:t xml:space="preserve"> </w:t>
      </w:r>
      <w:r w:rsidR="00F840CB" w:rsidRPr="0005502D">
        <w:t xml:space="preserve">southward </w:t>
      </w:r>
      <w:r w:rsidR="00421494" w:rsidRPr="0005502D">
        <w:t>shift of the Inter Tropical Convergence Zone</w:t>
      </w:r>
      <w:r w:rsidR="009B22C3" w:rsidRPr="0005502D">
        <w:t>.</w:t>
      </w:r>
      <w:r w:rsidR="00D51D43" w:rsidRPr="0005502D">
        <w:t xml:space="preserve"> The opposite is </w:t>
      </w:r>
      <w:r w:rsidR="001B2AF8" w:rsidRPr="0005502D">
        <w:t>true in winter.</w:t>
      </w:r>
      <w:r w:rsidR="00D51D43" w:rsidRPr="0005502D">
        <w:t xml:space="preserve"> </w:t>
      </w:r>
      <w:r w:rsidR="008750C1" w:rsidRPr="0005502D">
        <w:t>Summer cycles are characterised by 3-5 days of southeasterlies</w:t>
      </w:r>
      <w:r w:rsidR="000B5D3E" w:rsidRPr="0005502D">
        <w:t xml:space="preserve">, where </w:t>
      </w:r>
      <w:r w:rsidR="00BD0AB0" w:rsidRPr="0005502D">
        <w:t xml:space="preserve">local orographic effects </w:t>
      </w:r>
      <w:r w:rsidR="003D1714" w:rsidRPr="0005502D">
        <w:t xml:space="preserve">lead to winds speeds exceeding 30 </w:t>
      </w:r>
      <w:proofErr w:type="spellStart"/>
      <w:r w:rsidR="003D1714" w:rsidRPr="0005502D">
        <w:t>kn</w:t>
      </w:r>
      <w:proofErr w:type="spellEnd"/>
      <w:r w:rsidR="003D1714" w:rsidRPr="0005502D">
        <w:t xml:space="preserve"> </w:t>
      </w:r>
      <w:r w:rsidR="00AE0454" w:rsidRPr="0005502D">
        <w:t>at Cape Point</w:t>
      </w:r>
      <w:r w:rsidR="003702FB" w:rsidRPr="0005502D">
        <w:t xml:space="preserve"> </w:t>
      </w:r>
      <w:r w:rsidR="003702FB" w:rsidRPr="0005502D">
        <w:fldChar w:fldCharType="begin"/>
      </w:r>
      <w:r w:rsidR="008E2B12" w:rsidRPr="0005502D">
        <w:instrText xml:space="preserve"> ADDIN ZOTERO_ITEM CSL_CITATION {"citationID":"xkjQCRzN","properties":{"formattedCitation":"(Le Roux, 1975)","plainCitation":"(Le Roux, 1975)","noteIndex":0},"citationItems":[{"id":904,"uris":["http://zotero.org/users/14070386/items/5ALX82PY"],"itemData":{"id":904,"type":"report","event-place":"South Africa","genre":"Report WB","number":"38","page":"79","publisher":"South African Weather Bureau, Dept. Transport","publisher-place":"South Africa","title":"Climate of South Africa, Part 1: Surface winds.","author":[{"family":"Le Roux","given":"J. J."}],"issued":{"date-parts":[["1975"]]}}}],"schema":"https://github.com/citation-style-language/schema/raw/master/csl-citation.json"} </w:instrText>
      </w:r>
      <w:r w:rsidR="003702FB" w:rsidRPr="0005502D">
        <w:fldChar w:fldCharType="separate"/>
      </w:r>
      <w:r w:rsidR="003702FB" w:rsidRPr="0005502D">
        <w:t>(Le Roux, 1975)</w:t>
      </w:r>
      <w:r w:rsidR="003702FB" w:rsidRPr="0005502D">
        <w:fldChar w:fldCharType="end"/>
      </w:r>
      <w:r w:rsidR="003702FB" w:rsidRPr="0005502D">
        <w:t xml:space="preserve">. </w:t>
      </w:r>
      <w:r w:rsidR="003F3A84" w:rsidRPr="0005502D">
        <w:t xml:space="preserve">The height of the inversion layer </w:t>
      </w:r>
      <w:r w:rsidR="00C00642" w:rsidRPr="0005502D">
        <w:t xml:space="preserve">(unstable atmospheric layer where temperature increases with height) </w:t>
      </w:r>
      <w:r w:rsidR="00022B4E" w:rsidRPr="0005502D">
        <w:t xml:space="preserve">, and by </w:t>
      </w:r>
      <w:r w:rsidR="00F2603B" w:rsidRPr="0005502D">
        <w:t xml:space="preserve">extension the vertical effect of surface winds, </w:t>
      </w:r>
      <w:r w:rsidR="001B49E1" w:rsidRPr="0005502D">
        <w:t>is</w:t>
      </w:r>
      <w:r w:rsidR="00C00642" w:rsidRPr="0005502D">
        <w:t xml:space="preserve"> modulated by the passage of the</w:t>
      </w:r>
      <w:r w:rsidR="009F1DE0" w:rsidRPr="0005502D">
        <w:t xml:space="preserve">se weather systems and can affect the flow and speed of the winds over the bay </w:t>
      </w:r>
      <w:r w:rsidR="009F1DE0" w:rsidRPr="0005502D">
        <w:fldChar w:fldCharType="begin"/>
      </w:r>
      <w:r w:rsidR="009F1DE0" w:rsidRPr="0005502D">
        <w:instrText xml:space="preserve"> ADDIN ZOTERO_ITEM CSL_CITATION {"citationID":"k2Bz3SnC","properties":{"formattedCitation":"(Bonnardot et al., 2005; Daniels et al., 2022; Jury, 1991)","plainCitation":"(Bonnardot et al., 2005; Daniels et al., 2022; Jury, 1991)","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9F1DE0" w:rsidRPr="0005502D">
        <w:fldChar w:fldCharType="separate"/>
      </w:r>
      <w:r w:rsidR="009F1DE0" w:rsidRPr="0005502D">
        <w:t>(Bonnardot et al., 2005; Daniels et al., 2022; Jury, 1991)</w:t>
      </w:r>
      <w:r w:rsidR="009F1DE0" w:rsidRPr="0005502D">
        <w:fldChar w:fldCharType="end"/>
      </w:r>
      <w:r w:rsidR="009F1DE0" w:rsidRPr="0005502D">
        <w:t xml:space="preserve">. </w:t>
      </w:r>
      <w:r w:rsidR="00BD148E" w:rsidRPr="0005502D">
        <w:t xml:space="preserve">The vertical extent of surface winds reaches a minimum during </w:t>
      </w:r>
      <w:r w:rsidR="00A528FD" w:rsidRPr="0005502D">
        <w:t xml:space="preserve">coastal lows, and can create a </w:t>
      </w:r>
      <w:r w:rsidR="00DE76F4" w:rsidRPr="0005502D">
        <w:t xml:space="preserve">wind shadow in the lee of the eastern mountains surrounding False Bay </w:t>
      </w:r>
      <w:r w:rsidR="00DE76F4" w:rsidRPr="0005502D">
        <w:fldChar w:fldCharType="begin"/>
      </w:r>
      <w:r w:rsidR="00DE76F4" w:rsidRPr="0005502D">
        <w:instrText xml:space="preserve"> ADDIN ZOTERO_ITEM CSL_CITATION {"citationID":"YCCIAEC1","properties":{"formattedCitation":"(Jury et al., 1985; Wainman et al., 1987)","plainCitation":"(Jury et al., 1985; Wainman et al., 1987)","noteIndex":0},"citationItems":[{"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E76F4" w:rsidRPr="0005502D">
        <w:fldChar w:fldCharType="separate"/>
      </w:r>
      <w:r w:rsidR="00DE76F4" w:rsidRPr="0005502D">
        <w:t>(Jury et al., 1985; Wainman et al., 1987)</w:t>
      </w:r>
      <w:r w:rsidR="00DE76F4" w:rsidRPr="0005502D">
        <w:fldChar w:fldCharType="end"/>
      </w:r>
      <w:r w:rsidR="003125F8" w:rsidRPr="0005502D">
        <w:t xml:space="preserve">. This is likely the cause </w:t>
      </w:r>
      <w:r w:rsidR="00B11122" w:rsidRPr="0005502D">
        <w:t xml:space="preserve">the pronounced slowdown of winds </w:t>
      </w:r>
      <w:r w:rsidR="00BC3E51" w:rsidRPr="0005502D">
        <w:t xml:space="preserve">in the north-east of the bay </w:t>
      </w:r>
      <w:r w:rsidR="00712C22" w:rsidRPr="0005502D">
        <w:t xml:space="preserve">recorded </w:t>
      </w:r>
      <w:r w:rsidR="00BC3E51" w:rsidRPr="0005502D">
        <w:t>during</w:t>
      </w:r>
      <w:r w:rsidR="00F37888" w:rsidRPr="0005502D">
        <w:t xml:space="preserve"> June, July and August </w:t>
      </w:r>
      <w:r w:rsidR="00712C22" w:rsidRPr="0005502D">
        <w:t>by Atkins (1970b).</w:t>
      </w:r>
      <w:r w:rsidR="00F37888" w:rsidRPr="0005502D">
        <w:t xml:space="preserve"> </w:t>
      </w:r>
    </w:p>
    <w:p w14:paraId="214D30E5" w14:textId="7B7F3CC7" w:rsidR="00E01210" w:rsidRPr="0005502D" w:rsidRDefault="00252CAA" w:rsidP="00901061">
      <w:r w:rsidRPr="0005502D">
        <w:t xml:space="preserve">The observed wind field in False Bay </w:t>
      </w:r>
      <w:r w:rsidR="0054758F" w:rsidRPr="0005502D">
        <w:t>is highly variable and complicated.</w:t>
      </w:r>
      <w:r w:rsidR="00F627AE" w:rsidRPr="0005502D">
        <w:t xml:space="preserve"> </w:t>
      </w:r>
      <w:r w:rsidR="00C2774C" w:rsidRPr="0005502D">
        <w:t xml:space="preserve">Wainman et al. (1987) </w:t>
      </w:r>
      <w:r w:rsidR="0054758F" w:rsidRPr="0005502D">
        <w:t xml:space="preserve">analysed time series data </w:t>
      </w:r>
      <w:r w:rsidR="006A3509" w:rsidRPr="0005502D">
        <w:t xml:space="preserve">from </w:t>
      </w:r>
      <w:r w:rsidR="00345060" w:rsidRPr="0005502D">
        <w:t xml:space="preserve">anemometers and </w:t>
      </w:r>
      <w:r w:rsidR="002472D0" w:rsidRPr="0005502D">
        <w:t xml:space="preserve">found that </w:t>
      </w:r>
      <w:r w:rsidR="00F627AE" w:rsidRPr="0005502D">
        <w:t xml:space="preserve">correlations between stations </w:t>
      </w:r>
      <w:r w:rsidR="00D45E65" w:rsidRPr="0005502D">
        <w:t>was</w:t>
      </w:r>
      <w:r w:rsidR="00F627AE" w:rsidRPr="0005502D">
        <w:t xml:space="preserve"> generally poor </w:t>
      </w:r>
      <m:oMath>
        <m:d>
          <m:dPr>
            <m:ctrlPr>
              <w:rPr>
                <w:rFonts w:ascii="Cambria Math" w:hAnsi="Cambria Math"/>
                <w:i/>
              </w:rPr>
            </m:ctrlPr>
          </m:dPr>
          <m:e>
            <m:r>
              <w:rPr>
                <w:rFonts w:ascii="Cambria Math" w:hAnsi="Cambria Math"/>
              </w:rPr>
              <m:t>&lt;0.6</m:t>
            </m:r>
          </m:e>
        </m:d>
      </m:oMath>
      <w:r w:rsidR="00831F09" w:rsidRPr="0005502D">
        <w:t xml:space="preserve">. </w:t>
      </w:r>
      <w:r w:rsidR="007D2454" w:rsidRPr="0005502D">
        <w:t>Th</w:t>
      </w:r>
      <w:r w:rsidR="002D3FE6" w:rsidRPr="0005502D">
        <w:t xml:space="preserve">e spatially </w:t>
      </w:r>
      <w:r w:rsidR="00C65DD3" w:rsidRPr="0005502D">
        <w:t xml:space="preserve">varying wind field </w:t>
      </w:r>
      <w:r w:rsidR="008C3A34" w:rsidRPr="0005502D">
        <w:t xml:space="preserve">over False Bay </w:t>
      </w:r>
      <w:r w:rsidR="002C287E" w:rsidRPr="0005502D">
        <w:t xml:space="preserve">was described as a synoptic sequence by Jury (1984): </w:t>
      </w:r>
    </w:p>
    <w:p w14:paraId="5A163ED3" w14:textId="5512EF4D" w:rsidR="002C287E" w:rsidRPr="0005502D" w:rsidRDefault="002C287E" w:rsidP="00901061">
      <w:r w:rsidRPr="0005502D">
        <w:rPr>
          <w:b/>
          <w:bCs/>
        </w:rPr>
        <w:t>South-west regime:</w:t>
      </w:r>
      <w:r w:rsidRPr="0005502D">
        <w:t xml:space="preserve"> </w:t>
      </w:r>
      <w:r w:rsidR="006222DE" w:rsidRPr="0005502D">
        <w:t xml:space="preserve">Southwesterlies are associated with the ridging SAH </w:t>
      </w:r>
      <w:r w:rsidR="004D3BBE" w:rsidRPr="0005502D">
        <w:t xml:space="preserve">following the passage of a cold front. Due to local orographic effects near </w:t>
      </w:r>
      <w:r w:rsidR="000B1A2C" w:rsidRPr="0005502D">
        <w:t>Walker Bay (to the east of False  Bay) the wind field becomes</w:t>
      </w:r>
      <w:r w:rsidR="006B7870" w:rsidRPr="0005502D">
        <w:t xml:space="preserve"> uniformly southerly and strengthens as the pressure gradients increase </w:t>
      </w:r>
      <w:r w:rsidR="00971A6C" w:rsidRPr="0005502D">
        <w:fldChar w:fldCharType="begin"/>
      </w:r>
      <w:r w:rsidR="008E2B12" w:rsidRPr="0005502D">
        <w:instrText xml:space="preserve"> ADDIN ZOTERO_ITEM CSL_CITATION {"citationID":"PmS85Vxa","properties":{"formattedCitation":"(Jury, 1984; Largier et al., 1992)","plainCitation":"(Jury, 1984; Largier et al., 1992)","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971A6C" w:rsidRPr="0005502D">
        <w:fldChar w:fldCharType="separate"/>
      </w:r>
      <w:r w:rsidR="00971A6C" w:rsidRPr="0005502D">
        <w:t>(Jury, 1984; Largier et al., 1992)</w:t>
      </w:r>
      <w:r w:rsidR="00971A6C" w:rsidRPr="0005502D">
        <w:fldChar w:fldCharType="end"/>
      </w:r>
      <w:r w:rsidR="00B60F59" w:rsidRPr="0005502D">
        <w:t xml:space="preserve">. </w:t>
      </w:r>
      <w:r w:rsidR="00B71CAD" w:rsidRPr="0005502D">
        <w:t>This is illustrated in Fig 3a.</w:t>
      </w:r>
    </w:p>
    <w:p w14:paraId="218296FB" w14:textId="353DC6A5" w:rsidR="009C0E82" w:rsidRPr="0005502D" w:rsidRDefault="009C0E82" w:rsidP="00901061">
      <w:pPr>
        <w:rPr>
          <w:b/>
          <w:bCs/>
        </w:rPr>
      </w:pPr>
      <w:r w:rsidRPr="0005502D">
        <w:rPr>
          <w:b/>
          <w:bCs/>
        </w:rPr>
        <w:t>South-east regimes</w:t>
      </w:r>
    </w:p>
    <w:p w14:paraId="085D23AC" w14:textId="484BC78B" w:rsidR="00E01210" w:rsidRPr="0005502D" w:rsidRDefault="00B60F59" w:rsidP="00E01210">
      <w:pPr>
        <w:keepNext/>
      </w:pPr>
      <w:r w:rsidRPr="0005502D">
        <w:rPr>
          <w:b/>
          <w:bCs/>
        </w:rPr>
        <w:t xml:space="preserve">Deep </w:t>
      </w:r>
      <w:r w:rsidRPr="0005502D">
        <w:t>south-east regime:</w:t>
      </w:r>
      <w:r w:rsidR="00E6319B" w:rsidRPr="0005502D">
        <w:t xml:space="preserve"> </w:t>
      </w:r>
      <w:r w:rsidR="006A676B" w:rsidRPr="0005502D">
        <w:t>During southerly meridional flow d</w:t>
      </w:r>
      <w:r w:rsidR="000B62A0" w:rsidRPr="0005502D">
        <w:t xml:space="preserve">eep southeasterlies </w:t>
      </w:r>
      <w:r w:rsidR="006A676B" w:rsidRPr="0005502D">
        <w:t>flow</w:t>
      </w:r>
      <w:r w:rsidR="000B62A0" w:rsidRPr="0005502D">
        <w:t xml:space="preserve"> over the surrounding mountain ranges and </w:t>
      </w:r>
      <w:r w:rsidR="003B4957" w:rsidRPr="0005502D">
        <w:t xml:space="preserve">are associated with accelerated winds speeds across the bay, as well as the development of a </w:t>
      </w:r>
      <w:r w:rsidR="007440A4" w:rsidRPr="0005502D">
        <w:t xml:space="preserve">strong  easterly downslope jet in the lee of  the Kogelberg mountains. </w:t>
      </w:r>
      <w:r w:rsidR="00F01446" w:rsidRPr="0005502D">
        <w:t xml:space="preserve">Deep conditions are modified when </w:t>
      </w:r>
      <w:r w:rsidR="007440A4" w:rsidRPr="0005502D">
        <w:t xml:space="preserve"> </w:t>
      </w:r>
      <w:r w:rsidR="00F01446" w:rsidRPr="0005502D">
        <w:t>a</w:t>
      </w:r>
      <w:r w:rsidR="00455E62" w:rsidRPr="0005502D">
        <w:t xml:space="preserve"> low level-level subsidence inversion </w:t>
      </w:r>
      <w:r w:rsidR="00666944" w:rsidRPr="0005502D">
        <w:t>(</w:t>
      </w:r>
      <w:r w:rsidR="001700CC" w:rsidRPr="0005502D">
        <w:t xml:space="preserve">descending layer of air is heated as it is compressed </w:t>
      </w:r>
      <w:r w:rsidR="007262E0" w:rsidRPr="0005502D">
        <w:t xml:space="preserve">near the surface) caps the southeasterlies below the </w:t>
      </w:r>
      <w:r w:rsidR="009F2BEA" w:rsidRPr="0005502D">
        <w:t>mountain ranges</w:t>
      </w:r>
      <w:r w:rsidR="00F01446" w:rsidRPr="0005502D">
        <w:t xml:space="preserve"> to the east and west. </w:t>
      </w:r>
      <w:r w:rsidR="00372C21" w:rsidRPr="0005502D">
        <w:t xml:space="preserve">This signals the </w:t>
      </w:r>
      <w:r w:rsidR="005D1E59" w:rsidRPr="0005502D">
        <w:t xml:space="preserve">development of the shallow south-east regime. </w:t>
      </w:r>
      <w:r w:rsidR="00B71CAD" w:rsidRPr="0005502D">
        <w:t>This is illustrated in Fig 3b.</w:t>
      </w:r>
    </w:p>
    <w:p w14:paraId="22DA6C58" w14:textId="0E44CF1C" w:rsidR="005D1E59" w:rsidRPr="0005502D" w:rsidRDefault="005D1E59" w:rsidP="00E01210">
      <w:pPr>
        <w:keepNext/>
      </w:pPr>
      <w:r w:rsidRPr="0005502D">
        <w:rPr>
          <w:b/>
          <w:bCs/>
        </w:rPr>
        <w:t xml:space="preserve">Shallow </w:t>
      </w:r>
      <w:r w:rsidRPr="0005502D">
        <w:t xml:space="preserve">south-east regime: </w:t>
      </w:r>
      <w:r w:rsidR="00340A79" w:rsidRPr="0005502D">
        <w:t xml:space="preserve">The ridging process of the SAH and </w:t>
      </w:r>
      <w:r w:rsidR="00136CDD" w:rsidRPr="0005502D">
        <w:t xml:space="preserve">lowers the height of the inversion layer and consequently blocks the surface wind from flowing over the </w:t>
      </w:r>
      <w:r w:rsidR="005E63FC" w:rsidRPr="0005502D">
        <w:t>Hottentots Holland mountain range.</w:t>
      </w:r>
      <w:r w:rsidR="00323786" w:rsidRPr="0005502D">
        <w:t xml:space="preserve"> </w:t>
      </w:r>
      <w:r w:rsidR="00523C16" w:rsidRPr="0005502D">
        <w:t xml:space="preserve">The mountain range and inversion constrain the </w:t>
      </w:r>
      <w:r w:rsidR="00A64CC2" w:rsidRPr="0005502D">
        <w:t xml:space="preserve">wind to a ~600 m </w:t>
      </w:r>
      <w:r w:rsidR="008F1C0B" w:rsidRPr="0005502D">
        <w:t>vertical extent</w:t>
      </w:r>
      <w:r w:rsidR="000614B5" w:rsidRPr="0005502D">
        <w:t>, hence shallow,</w:t>
      </w:r>
      <w:r w:rsidR="008F1C0B" w:rsidRPr="0005502D">
        <w:t xml:space="preserve"> and deflect it seaward </w:t>
      </w:r>
      <w:r w:rsidR="00D5672F" w:rsidRPr="0005502D">
        <w:fldChar w:fldCharType="begin"/>
      </w:r>
      <w:r w:rsidR="00D5672F" w:rsidRPr="0005502D">
        <w:instrText xml:space="preserve"> ADDIN ZOTERO_ITEM CSL_CITATION {"citationID":"FQBsZuVf","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5672F" w:rsidRPr="0005502D">
        <w:fldChar w:fldCharType="separate"/>
      </w:r>
      <w:r w:rsidR="00D5672F" w:rsidRPr="0005502D">
        <w:t>(Wainman et al., 1987)</w:t>
      </w:r>
      <w:r w:rsidR="00D5672F" w:rsidRPr="0005502D">
        <w:fldChar w:fldCharType="end"/>
      </w:r>
      <w:r w:rsidR="00D5672F" w:rsidRPr="0005502D">
        <w:t xml:space="preserve">. </w:t>
      </w:r>
      <w:r w:rsidR="00B91829" w:rsidRPr="0005502D">
        <w:t xml:space="preserve">As a result of this the surface winds accelerate past Cape Hangklip and a wind shadow develops in the </w:t>
      </w:r>
      <w:r w:rsidR="006B28DC" w:rsidRPr="0005502D">
        <w:t xml:space="preserve">lee </w:t>
      </w:r>
      <w:r w:rsidR="00981409" w:rsidRPr="0005502D">
        <w:t xml:space="preserve">of the Helderberg Mountains, which </w:t>
      </w:r>
      <w:r w:rsidR="003125DC" w:rsidRPr="0005502D">
        <w:t xml:space="preserve">impacts surface circulation near Gordon’s Bay </w:t>
      </w:r>
      <w:r w:rsidR="003125DC" w:rsidRPr="0005502D">
        <w:fldChar w:fldCharType="begin"/>
      </w:r>
      <w:r w:rsidR="003125DC" w:rsidRPr="0005502D">
        <w:instrText xml:space="preserve"> ADDIN ZOTERO_ITEM CSL_CITATION {"citationID":"1bAG8guD","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3125DC" w:rsidRPr="0005502D">
        <w:fldChar w:fldCharType="separate"/>
      </w:r>
      <w:r w:rsidR="003125DC" w:rsidRPr="0005502D">
        <w:t>(Wainman et al., 1987)</w:t>
      </w:r>
      <w:r w:rsidR="003125DC" w:rsidRPr="0005502D">
        <w:fldChar w:fldCharType="end"/>
      </w:r>
      <w:r w:rsidR="003125DC" w:rsidRPr="0005502D">
        <w:t xml:space="preserve">. </w:t>
      </w:r>
      <w:r w:rsidR="006B28DC" w:rsidRPr="0005502D">
        <w:t xml:space="preserve"> </w:t>
      </w:r>
      <w:r w:rsidR="00622295" w:rsidRPr="0005502D">
        <w:t xml:space="preserve">The data analysed by Wainman et al. (1987) indicate that </w:t>
      </w:r>
      <w:r w:rsidR="00D31880" w:rsidRPr="0005502D">
        <w:t xml:space="preserve">these winds entering the bay are </w:t>
      </w:r>
      <w:r w:rsidR="00EA326A" w:rsidRPr="0005502D">
        <w:t xml:space="preserve">deflected (likely by local orographic effects) to become </w:t>
      </w:r>
      <w:r w:rsidR="003125DC" w:rsidRPr="0005502D">
        <w:t xml:space="preserve">increasingly </w:t>
      </w:r>
      <w:r w:rsidR="00004886" w:rsidRPr="0005502D">
        <w:t>southerly</w:t>
      </w:r>
      <w:r w:rsidR="00EA538E" w:rsidRPr="0005502D">
        <w:t>.</w:t>
      </w:r>
      <w:r w:rsidR="005E63FC" w:rsidRPr="0005502D">
        <w:t xml:space="preserve"> </w:t>
      </w:r>
      <w:r w:rsidR="00EA538E" w:rsidRPr="0005502D">
        <w:t xml:space="preserve">The lowering of the inversion layer and subsequent change in the wind field </w:t>
      </w:r>
      <w:r w:rsidR="005E63FC" w:rsidRPr="0005502D">
        <w:t xml:space="preserve">usually occurs over three days </w:t>
      </w:r>
      <w:r w:rsidR="005E63FC" w:rsidRPr="0005502D">
        <w:fldChar w:fldCharType="begin"/>
      </w:r>
      <w:r w:rsidR="008E2B12" w:rsidRPr="0005502D">
        <w:instrText xml:space="preserve"> ADDIN ZOTERO_ITEM CSL_CITATION {"citationID":"s6qNt30H","properties":{"formattedCitation":"(Jury, 1984; Jury et al., 1985)","plainCitation":"(Jury, 1984; Jury et al., 1985)","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5E63FC" w:rsidRPr="0005502D">
        <w:fldChar w:fldCharType="separate"/>
      </w:r>
      <w:r w:rsidR="00F8555C" w:rsidRPr="0005502D">
        <w:t>(Jury, 1984; Jury et al., 1985)</w:t>
      </w:r>
      <w:r w:rsidR="005E63FC" w:rsidRPr="0005502D">
        <w:fldChar w:fldCharType="end"/>
      </w:r>
      <w:r w:rsidR="00622295" w:rsidRPr="0005502D">
        <w:t xml:space="preserve"> </w:t>
      </w:r>
      <w:r w:rsidR="00832CC3" w:rsidRPr="0005502D">
        <w:t xml:space="preserve">This process is illustrated in Fig 3c. </w:t>
      </w:r>
    </w:p>
    <w:p w14:paraId="170099C2" w14:textId="2D5345F5" w:rsidR="00832CC3" w:rsidRPr="0005502D" w:rsidRDefault="00832CC3" w:rsidP="00E01210">
      <w:pPr>
        <w:keepNext/>
      </w:pPr>
      <w:r w:rsidRPr="0005502D">
        <w:rPr>
          <w:b/>
          <w:bCs/>
        </w:rPr>
        <w:t xml:space="preserve">North-west regime: </w:t>
      </w:r>
      <w:r w:rsidR="006A0BA8" w:rsidRPr="0005502D">
        <w:t>North</w:t>
      </w:r>
      <w:r w:rsidR="00312375" w:rsidRPr="0005502D">
        <w:t xml:space="preserve">westers </w:t>
      </w:r>
      <w:r w:rsidR="00136ED2" w:rsidRPr="0005502D">
        <w:t xml:space="preserve">signal the approach of a cold front after the passage of a coastal low. </w:t>
      </w:r>
      <w:r w:rsidR="001E456B" w:rsidRPr="0005502D">
        <w:t xml:space="preserve">Flow over the </w:t>
      </w:r>
      <w:r w:rsidR="00255205" w:rsidRPr="0005502D">
        <w:t xml:space="preserve">Table Mountain range causes the wind to deflect to become more northerly </w:t>
      </w:r>
      <w:r w:rsidR="0072499C" w:rsidRPr="0005502D">
        <w:t xml:space="preserve">over False Bay, where it blows uniformly. </w:t>
      </w:r>
      <w:r w:rsidR="00DB4B25" w:rsidRPr="0005502D">
        <w:t>The wind</w:t>
      </w:r>
      <w:r w:rsidR="00814D1D" w:rsidRPr="0005502D">
        <w:t>s at the mouth of the bay</w:t>
      </w:r>
      <w:r w:rsidR="009D4B2C" w:rsidRPr="0005502D">
        <w:t xml:space="preserve"> </w:t>
      </w:r>
      <w:r w:rsidR="00DB4B25" w:rsidRPr="0005502D">
        <w:t>become</w:t>
      </w:r>
      <w:r w:rsidR="00470F30" w:rsidRPr="0005502D">
        <w:t xml:space="preserve"> stronger and</w:t>
      </w:r>
      <w:r w:rsidR="00DB4B25" w:rsidRPr="0005502D">
        <w:t xml:space="preserve"> more north-westerly to westerly </w:t>
      </w:r>
      <w:r w:rsidR="00064D3C" w:rsidRPr="0005502D">
        <w:t xml:space="preserve">due to </w:t>
      </w:r>
      <w:r w:rsidR="00814D1D" w:rsidRPr="0005502D">
        <w:t xml:space="preserve">topographic steering at Cape Point. </w:t>
      </w:r>
      <w:r w:rsidR="00470F30" w:rsidRPr="0005502D">
        <w:t>This is illustrated in Fig</w:t>
      </w:r>
      <w:r w:rsidR="00064D3C" w:rsidRPr="0005502D">
        <w:t xml:space="preserve"> 3d.</w:t>
      </w:r>
    </w:p>
    <w:p w14:paraId="7111F030" w14:textId="2D69B762" w:rsidR="007E2B46" w:rsidRPr="0005502D" w:rsidRDefault="007E2B46" w:rsidP="00AD252D"/>
    <w:p w14:paraId="530E6493" w14:textId="08739482" w:rsidR="00F31B55" w:rsidRPr="0005502D" w:rsidRDefault="00F31B55" w:rsidP="00F31B55">
      <w:r w:rsidRPr="0005502D">
        <mc:AlternateContent>
          <mc:Choice Requires="wpg">
            <w:drawing>
              <wp:inline distT="0" distB="0" distL="0" distR="0" wp14:anchorId="7E4ADEDD" wp14:editId="58BFBAAA">
                <wp:extent cx="5731510" cy="6666865"/>
                <wp:effectExtent l="0" t="0" r="2540" b="635"/>
                <wp:docPr id="1851096241" name="Group 9"/>
                <wp:cNvGraphicFramePr/>
                <a:graphic xmlns:a="http://schemas.openxmlformats.org/drawingml/2006/main">
                  <a:graphicData uri="http://schemas.microsoft.com/office/word/2010/wordprocessingGroup">
                    <wpg:wgp>
                      <wpg:cNvGrpSpPr/>
                      <wpg:grpSpPr>
                        <a:xfrm>
                          <a:off x="0" y="0"/>
                          <a:ext cx="5731510" cy="6666865"/>
                          <a:chOff x="0" y="0"/>
                          <a:chExt cx="5731510" cy="6666865"/>
                        </a:xfrm>
                      </wpg:grpSpPr>
                      <pic:pic xmlns:pic="http://schemas.openxmlformats.org/drawingml/2006/picture">
                        <pic:nvPicPr>
                          <pic:cNvPr id="647175766" name="Picture 8"/>
                          <pic:cNvPicPr>
                            <a:picLocks noChangeAspect="1"/>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6199505"/>
                          </a:xfrm>
                          <a:prstGeom prst="rect">
                            <a:avLst/>
                          </a:prstGeom>
                        </pic:spPr>
                      </pic:pic>
                      <wps:wsp>
                        <wps:cNvPr id="1317320968" name="Text Box 1"/>
                        <wps:cNvSpPr txBox="1"/>
                        <wps:spPr>
                          <a:xfrm>
                            <a:off x="0" y="6257925"/>
                            <a:ext cx="5731510" cy="408940"/>
                          </a:xfrm>
                          <a:prstGeom prst="rect">
                            <a:avLst/>
                          </a:prstGeom>
                          <a:solidFill>
                            <a:prstClr val="white"/>
                          </a:solidFill>
                          <a:ln>
                            <a:noFill/>
                          </a:ln>
                        </wps:spPr>
                        <wps:txbx>
                          <w:txbxContent>
                            <w:p w14:paraId="70686693" w14:textId="71EE609A" w:rsidR="00F31B55" w:rsidRPr="0005502D" w:rsidRDefault="00F31B55" w:rsidP="00F31B55">
                              <w:pPr>
                                <w:pStyle w:val="Caption"/>
                              </w:pPr>
                              <w:r w:rsidRPr="0005502D">
                                <w:t xml:space="preserve">Figure </w:t>
                              </w:r>
                              <w:fldSimple w:instr=" SEQ Figure \* ARABIC ">
                                <w:r w:rsidR="004F7E20">
                                  <w:rPr>
                                    <w:noProof/>
                                  </w:rPr>
                                  <w:t>4</w:t>
                                </w:r>
                              </w:fldSimple>
                              <w:r w:rsidRPr="0005502D">
                                <w:t xml:space="preserve">) 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05502D">
                                <w:t xml:space="preserve">,for the four primary wind regimes that affect False Bay </w:t>
                              </w:r>
                              <w:r w:rsidRPr="0005502D">
                                <w:fldChar w:fldCharType="begin"/>
                              </w:r>
                              <w:r w:rsidRPr="0005502D">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05502D">
                                <w:fldChar w:fldCharType="separate"/>
                              </w:r>
                              <w:r w:rsidRPr="0005502D">
                                <w:t>(From Daniels et al, 2022; after Jury, 1987)</w:t>
                              </w:r>
                              <w:r w:rsidRPr="0005502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E4ADEDD" id="Group 9" o:spid="_x0000_s1035" style="width:451.3pt;height:524.95pt;mso-position-horizontal-relative:char;mso-position-vertical-relative:line" coordsize="57315,66668"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">
                <v:shape id="Picture 8" o:spid="_x0000_s1036" type="#_x0000_t75" style="position:absolute;width:57315;height:61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">
                  <v:imagedata r:id="rId16" o:title=""/>
                </v:shape>
                <v:shape id="Text Box 1" o:spid="_x0000_s1037" type="#_x0000_t202" style="position:absolute;top:62579;width:57315;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" stroked="f">
                  <v:textbox style="mso-fit-shape-to-text:t" inset="0,0,0,0">
                    <w:txbxContent>
                      <w:p w14:paraId="70686693" w14:textId="71EE609A" w:rsidR="00F31B55" w:rsidRPr="0005502D" w:rsidRDefault="00F31B55" w:rsidP="00F31B55">
                        <w:pPr>
                          <w:pStyle w:val="Caption"/>
                        </w:pPr>
                        <w:r w:rsidRPr="0005502D">
                          <w:t xml:space="preserve">Figure </w:t>
                        </w:r>
                        <w:fldSimple w:instr=" SEQ Figure \* ARABIC ">
                          <w:r w:rsidR="004F7E20">
                            <w:rPr>
                              <w:noProof/>
                            </w:rPr>
                            <w:t>4</w:t>
                          </w:r>
                        </w:fldSimple>
                        <w:r w:rsidRPr="0005502D">
                          <w:t xml:space="preserve">) 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05502D">
                          <w:t xml:space="preserve">,for the four primary wind regimes that affect False Bay </w:t>
                        </w:r>
                        <w:r w:rsidRPr="0005502D">
                          <w:fldChar w:fldCharType="begin"/>
                        </w:r>
                        <w:r w:rsidRPr="0005502D">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05502D">
                          <w:fldChar w:fldCharType="separate"/>
                        </w:r>
                        <w:r w:rsidRPr="0005502D">
                          <w:t>(From Daniels et al, 2022; after Jury, 1987)</w:t>
                        </w:r>
                        <w:r w:rsidRPr="0005502D">
                          <w:fldChar w:fldCharType="end"/>
                        </w:r>
                      </w:p>
                    </w:txbxContent>
                  </v:textbox>
                </v:shape>
                <w10:anchorlock/>
              </v:group>
            </w:pict>
          </mc:Fallback>
        </mc:AlternateContent>
      </w:r>
      <w:r w:rsidR="003D1D06" w:rsidRPr="0005502D">
        <w:t xml:space="preserve"> Fig. 4 shows the 10 m flow streamlines associated with each wind regime and is based on outputs from the South African Weather Service (SAWS) operational Unified Model </w:t>
      </w:r>
      <w:r w:rsidR="00A500DC" w:rsidRPr="0005502D">
        <w:t>which has a</w:t>
      </w:r>
      <w:r w:rsidR="00FF005A" w:rsidRPr="0005502D">
        <w:t xml:space="preserve"> </w:t>
      </w:r>
      <w:r w:rsidR="00A500DC" w:rsidRPr="0005502D">
        <w:t xml:space="preserve">4.4 km horizontal grid resolution </w:t>
      </w:r>
      <w:r w:rsidR="00A500DC" w:rsidRPr="0005502D">
        <w:fldChar w:fldCharType="begin"/>
      </w:r>
      <w:r w:rsidR="00A500DC" w:rsidRPr="0005502D">
        <w:instrText xml:space="preserve"> ADDIN ZOTERO_ITEM CSL_CITATION {"citationID":"PO4gnMfW","properties":{"formattedCitation":"(Brown et al., 2012; Cullen, 1993)","plainCitation":"(Brown et al., 2012; Cullen, 1993)","noteIndex":0},"citationItems":[{"id":908,"uris":["http://zotero.org/users/14070386/items/UZTYR89W"],"itemData":{"id":908,"type":"article-journal","abstract":"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DOI":"10.1175/BAMS-D-12-00018.1","language":"en","note":"section: Bulletin of the American Meteorological Society","source":"journals.ametsoc.org","title":"Unified Modeling and Prediction of Weather and Climate: A 25-Year Journey","title-short":"Unified Modeling and Prediction of Weather and Climate","URL":"https://journals.ametsoc.org/view/journals/bams/93/12/bams-d-12-00018.1.xml","author":[{"family":"Brown","given":"Andrew"},{"family":"Milton","given":"Sean"},{"family":"Cullen","given":"Mike"},{"family":"Golding","given":"Brian"},{"family":"Mitchell","given":"John"},{"family":"Shelly","given":"Ann"}],"accessed":{"date-parts":[["2025",8,19]]},"issued":{"date-parts":[["2012",12,1]]}}},{"id":913,"uris":["http://zotero.org/users/14070386/items/KLGM84RD"],"itemData":{"id":913,"type":"report","event-place":"Bracknell","page":"233-260","publisher":"Meteorological Office","publisher-place":"Bracknell","title":"The unified forecast/climate model.","author":[{"family":"Cullen","given":"M. J. P."}],"issued":{"date-parts":[["1993"]]}}}],"schema":"https://github.com/citation-style-language/schema/raw/master/csl-citation.json"} </w:instrText>
      </w:r>
      <w:r w:rsidR="00A500DC" w:rsidRPr="0005502D">
        <w:fldChar w:fldCharType="separate"/>
      </w:r>
      <w:r w:rsidR="00A500DC" w:rsidRPr="0005502D">
        <w:t>(Brown et al., 2012; Cullen, 1993)</w:t>
      </w:r>
      <w:r w:rsidR="00A500DC" w:rsidRPr="0005502D">
        <w:fldChar w:fldCharType="end"/>
      </w:r>
      <w:r w:rsidR="00A500DC" w:rsidRPr="0005502D">
        <w:t xml:space="preserve">. </w:t>
      </w:r>
      <w:r w:rsidR="00150290" w:rsidRPr="0005502D">
        <w:t xml:space="preserve">The model output indicates that higher winds speeds are expected over the bay during </w:t>
      </w:r>
      <w:r w:rsidR="00D56F32" w:rsidRPr="0005502D">
        <w:t>south-west and deep south-east regimes, compared to slower speeds during</w:t>
      </w:r>
      <w:r w:rsidR="004D78F7" w:rsidRPr="0005502D">
        <w:t xml:space="preserve"> the other two regimes. </w:t>
      </w:r>
      <w:r w:rsidR="003930D4" w:rsidRPr="0005502D">
        <w:t>Average wind</w:t>
      </w:r>
      <w:r w:rsidR="00D07804" w:rsidRPr="0005502D">
        <w:t xml:space="preserve"> speed</w:t>
      </w:r>
      <w:r w:rsidR="003930D4" w:rsidRPr="0005502D">
        <w:t xml:space="preserve"> </w:t>
      </w:r>
      <w:r w:rsidR="00D07804" w:rsidRPr="0005502D">
        <w:t>in the bay is~5-7</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B50589" w:rsidRPr="0005502D">
        <w:t xml:space="preserve"> according to early observational studies by Le Roux (1975) and </w:t>
      </w:r>
      <w:r w:rsidR="00DD690B" w:rsidRPr="0005502D">
        <w:t>Gründlingh et al. (1989)</w:t>
      </w:r>
      <w:r w:rsidR="00233BD8" w:rsidRPr="0005502D">
        <w:t>. These values correspond well to recent</w:t>
      </w:r>
      <w:r w:rsidR="007E3AAA" w:rsidRPr="0005502D">
        <w:t xml:space="preserve"> observations </w:t>
      </w:r>
      <w:r w:rsidR="007E3AAA" w:rsidRPr="0005502D">
        <w:fldChar w:fldCharType="begin"/>
      </w:r>
      <w:r w:rsidR="007E3AAA" w:rsidRPr="0005502D">
        <w:instrText xml:space="preserve"> ADDIN ZOTERO_ITEM CSL_CITATION {"citationID":"FnTL0KYH","properties":{"formattedCitation":"(Bonnardot et al., 2005; Daniels et al., 2022)","plainCitation":"(Bonnardot et al., 2005; Daniels et al., 2022)","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schema":"https://github.com/citation-style-language/schema/raw/master/csl-citation.json"} </w:instrText>
      </w:r>
      <w:r w:rsidR="007E3AAA" w:rsidRPr="0005502D">
        <w:fldChar w:fldCharType="separate"/>
      </w:r>
      <w:r w:rsidR="007E3AAA" w:rsidRPr="0005502D">
        <w:t>(Bonnardot et al., 2005; Daniels et al., 2022)</w:t>
      </w:r>
      <w:r w:rsidR="007E3AAA" w:rsidRPr="0005502D">
        <w:fldChar w:fldCharType="end"/>
      </w:r>
      <w:r w:rsidR="007E3AAA" w:rsidRPr="0005502D">
        <w:t xml:space="preserve"> and modelling studies </w:t>
      </w:r>
      <w:r w:rsidR="007E3AAA" w:rsidRPr="0005502D">
        <w:fldChar w:fldCharType="begin"/>
      </w:r>
      <w:r w:rsidR="007E3AAA" w:rsidRPr="0005502D">
        <w:instrText xml:space="preserve"> ADDIN ZOTERO_ITEM CSL_CITATION {"citationID":"VhipBPGI","properties":{"formattedCitation":"(Coleman, 2019; de Vos, 2022; Salonen, 2019)","plainCitation":"(Coleman, 2019; de Vos, 2022;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007E3AAA" w:rsidRPr="0005502D">
        <w:fldChar w:fldCharType="separate"/>
      </w:r>
      <w:r w:rsidR="007E3AAA" w:rsidRPr="0005502D">
        <w:t>(Coleman, 2019; de Vos, 2022; Salonen, 2019)</w:t>
      </w:r>
      <w:r w:rsidR="007E3AAA" w:rsidRPr="0005502D">
        <w:fldChar w:fldCharType="end"/>
      </w:r>
      <w:r w:rsidR="007E3AAA" w:rsidRPr="0005502D">
        <w:t xml:space="preserve">. </w:t>
      </w:r>
    </w:p>
    <w:p w14:paraId="386284D1" w14:textId="755A8B1C" w:rsidR="00BE6BFA" w:rsidRPr="0005502D" w:rsidRDefault="00CC1B0E" w:rsidP="008A3E3E">
      <w:pPr>
        <w:pStyle w:val="Heading2"/>
      </w:pPr>
      <w:bookmarkStart w:id="4" w:name="_Toc206596966"/>
      <w:r w:rsidRPr="0005502D">
        <w:t>Wave Climate</w:t>
      </w:r>
      <w:bookmarkEnd w:id="4"/>
      <w:r w:rsidRPr="0005502D">
        <w:t xml:space="preserve"> </w:t>
      </w:r>
    </w:p>
    <w:p w14:paraId="07EA6AEB" w14:textId="66086530" w:rsidR="00E232F9" w:rsidRPr="0005502D" w:rsidRDefault="00336108" w:rsidP="00A17FB4">
      <w:r w:rsidRPr="0005502D">
        <w:t xml:space="preserve">Surface ocean </w:t>
      </w:r>
      <w:r w:rsidR="0066141E">
        <w:t xml:space="preserve">waves </w:t>
      </w:r>
      <w:r w:rsidRPr="0005502D">
        <w:t xml:space="preserve">result from an exchange of energy and momentum between the atmosphere and ocean. These surface waves grow in proportion to wind speed, fetch and duration </w:t>
      </w:r>
      <w:r w:rsidRPr="0005502D">
        <w:fldChar w:fldCharType="begin"/>
      </w:r>
      <w:r w:rsidRPr="0005502D">
        <w:instrText xml:space="preserve"> ADDIN ZOTERO_ITEM CSL_CITATION {"citationID":"iPAvCL6d","properties":{"formattedCitation":"(Ramos et al., 2021; Salonen, 2019)","plainCitation":"(Ramos et al., 2021; Salonen, 2019)","noteIndex":0},"citationItems":[{"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Pr="0005502D">
        <w:fldChar w:fldCharType="separate"/>
      </w:r>
      <w:r w:rsidRPr="0005502D">
        <w:rPr>
          <w:rFonts w:ascii="Aptos" w:hAnsi="Aptos"/>
        </w:rPr>
        <w:t>(Ramos et al., 2021; Salonen, 2019)</w:t>
      </w:r>
      <w:r w:rsidRPr="0005502D">
        <w:fldChar w:fldCharType="end"/>
      </w:r>
      <w:r w:rsidR="007E6F5E" w:rsidRPr="0005502D">
        <w:t xml:space="preserve">The wave systems which affect the South African coastline </w:t>
      </w:r>
      <w:r w:rsidR="004002C2" w:rsidRPr="0005502D">
        <w:t>are primarily generated by eastward propagating cold fronts</w:t>
      </w:r>
      <w:r w:rsidR="00A067A0" w:rsidRPr="0005502D">
        <w:t xml:space="preserve"> which originate in the</w:t>
      </w:r>
      <w:r w:rsidR="00F30CCE" w:rsidRPr="0005502D">
        <w:t xml:space="preserve"> South Atlantic and</w:t>
      </w:r>
      <w:r w:rsidR="00A067A0" w:rsidRPr="0005502D">
        <w:t xml:space="preserve"> Southern Ocean.</w:t>
      </w:r>
      <w:r w:rsidR="00A067A0" w:rsidRPr="0005502D">
        <w:fldChar w:fldCharType="begin"/>
      </w:r>
      <w:r w:rsidR="000032F7" w:rsidRPr="0005502D">
        <w:instrText xml:space="preserve"> ADDIN ZOTERO_ITEM CSL_CITATION {"citationID":"0rN2eU7A","properties":{"formattedCitation":"(Salonen, 2019; Shillington and Wyndham Harris, 1978)","plainCitation":"(Salonen, 2019; Shillington and Wyndham Harris, 1978)","noteIndex":0},"citationItems":[{"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schema":"https://github.com/citation-style-language/schema/raw/master/csl-citation.json"} </w:instrText>
      </w:r>
      <w:r w:rsidR="00A067A0" w:rsidRPr="0005502D">
        <w:fldChar w:fldCharType="separate"/>
      </w:r>
      <w:r w:rsidR="000032F7" w:rsidRPr="0005502D">
        <w:rPr>
          <w:rFonts w:ascii="Aptos" w:hAnsi="Aptos"/>
        </w:rPr>
        <w:t>(Salonen, 2019; Shillington and Wyndham Harris, 1978)</w:t>
      </w:r>
      <w:r w:rsidR="00A067A0" w:rsidRPr="0005502D">
        <w:fldChar w:fldCharType="end"/>
      </w:r>
      <w:r w:rsidR="00A067A0" w:rsidRPr="0005502D">
        <w:t>.</w:t>
      </w:r>
      <w:r w:rsidR="00B23D16" w:rsidRPr="0005502D">
        <w:t xml:space="preserve"> For this reason the  predominant swell that affects False Bay comes from the southwest </w:t>
      </w:r>
      <w:r w:rsidR="00B23D16" w:rsidRPr="0005502D">
        <w:fldChar w:fldCharType="begin"/>
      </w:r>
      <w:r w:rsidR="00EF1532" w:rsidRPr="0005502D">
        <w:instrText xml:space="preserve"> ADDIN ZOTERO_ITEM CSL_CITATION {"citationID":"49d7KHUZ","properties":{"formattedCitation":"(Shillington and Wyndham Harris, 1978; Shipley, 1964)","plainCitation":"(Shillington and Wyndham Harris, 1978; Shipley, 1964)","noteIndex":0},"citationItems":[{"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23D16" w:rsidRPr="0005502D">
        <w:fldChar w:fldCharType="separate"/>
      </w:r>
      <w:r w:rsidR="00EF1532" w:rsidRPr="0005502D">
        <w:rPr>
          <w:rFonts w:ascii="Aptos" w:hAnsi="Aptos"/>
        </w:rPr>
        <w:t>(Shillington and Wyndham Harris, 1978; Shipley, 1964)</w:t>
      </w:r>
      <w:r w:rsidR="00B23D16" w:rsidRPr="0005502D">
        <w:fldChar w:fldCharType="end"/>
      </w:r>
      <w:r w:rsidR="00B23D16" w:rsidRPr="0005502D">
        <w:t>.</w:t>
      </w:r>
      <w:r w:rsidR="00A17FB4" w:rsidRPr="0005502D">
        <w:t xml:space="preserve"> </w:t>
      </w:r>
    </w:p>
    <w:p w14:paraId="67D3BB03" w14:textId="6723DCE4" w:rsidR="00E232F9" w:rsidRPr="0005502D" w:rsidRDefault="00E232F9" w:rsidP="00E232F9">
      <w:r w:rsidRPr="0005502D">
        <w:t xml:space="preserve">The generation zones of swell waves are characterized by a broad wave spectrum (chaotic and spread over a wide range of frequencies and directions). Frequency and directional dispersion processes cause the wave spectrum to narrow, and so organised swell is formed </w:t>
      </w:r>
      <w:r w:rsidRPr="0005502D">
        <w:fldChar w:fldCharType="begin"/>
      </w:r>
      <w:r w:rsidRPr="0005502D">
        <w:instrText xml:space="preserve"> ADDIN ZOTERO_ITEM CSL_CITATION {"citationID":"f1naV950","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Veitch et al., 2019)</w:t>
      </w:r>
      <w:r w:rsidRPr="0005502D">
        <w:fldChar w:fldCharType="end"/>
      </w:r>
      <w:r w:rsidRPr="0005502D">
        <w:t xml:space="preserve">. The seasonal cycle of swell affecting False Bay is dependent on the spatio-temporal variability of seasonal cold fronts, which is linked to the seasonal variability of the upper-level westerlies </w:t>
      </w:r>
      <w:r w:rsidRPr="0005502D">
        <w:fldChar w:fldCharType="begin"/>
      </w:r>
      <w:r w:rsidRPr="0005502D">
        <w:instrText xml:space="preserve"> ADDIN ZOTERO_ITEM CSL_CITATION {"citationID":"Hsa0OH02","properties":{"formattedCitation":"(Taljaard et al., 1969; Veitch et al., 2019)","plainCitation":"(Taljaard et al., 1969; Veitch et al., 201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Taljaard et al., 1969; Veitch et al., 2019)</w:t>
      </w:r>
      <w:r w:rsidRPr="0005502D">
        <w:fldChar w:fldCharType="end"/>
      </w:r>
      <w:r w:rsidRPr="0005502D">
        <w:t xml:space="preserve">. </w:t>
      </w:r>
    </w:p>
    <w:p w14:paraId="629D58A7" w14:textId="4581DDE4" w:rsidR="00100186" w:rsidRPr="0005502D" w:rsidRDefault="007E13E3" w:rsidP="00E232F9">
      <w:r w:rsidRPr="0005502D">
        <w:t>During austral summer (DJF)</w:t>
      </w:r>
      <w:r w:rsidR="00DA0AAD" w:rsidRPr="0005502D">
        <w:t xml:space="preserve">, </w:t>
      </w:r>
      <w:r w:rsidRPr="0005502D">
        <w:t xml:space="preserve"> </w:t>
      </w:r>
      <w:r w:rsidR="00B876B9" w:rsidRPr="0005502D">
        <w:t xml:space="preserve">wave heights of between 2 and 3 m are </w:t>
      </w:r>
      <w:r w:rsidR="00371106" w:rsidRPr="0005502D">
        <w:t>normal, but anomalous northward</w:t>
      </w:r>
      <w:r w:rsidR="00BA2770" w:rsidRPr="0005502D">
        <w:t xml:space="preserve"> occurrence of cold fronts can lead to </w:t>
      </w:r>
      <w:r w:rsidR="00976EF9" w:rsidRPr="0005502D">
        <w:t xml:space="preserve">larger seas </w:t>
      </w:r>
      <w:r w:rsidR="00976EF9" w:rsidRPr="0005502D">
        <w:fldChar w:fldCharType="begin"/>
      </w:r>
      <w:r w:rsidR="00975BB9">
        <w:instrText xml:space="preserve"> ADDIN ZOTERO_ITEM CSL_CITATION {"citationID":"P39dtKMw","properties":{"formattedCitation":"(Joubert, 2008; Massel, 2017)","plainCitation":"(Joubert, 2008; Massel, 2017)","noteIndex":0},"citationItems":[{"id":944,"uris":["http://zotero.org/users/14070386/items/9BTDIACR"],"itemData":{"id":944,"type":"thesis","publisher":"Stellenbosch: University of Stellenbosch","title":"An investigation of the wave energy resource on the South African coast, focusing on the spatial distribution of the south west coast","author":[{"family":"Joubert","given":"James Rattray"}],"issued":{"date-parts":[["2008"]]}}},{"id":941,"uris":["http://zotero.org/users/14070386/items/RYAYPNC8"],"itemData":{"id":941,"type":"book","edition":"3","publisher":"World scientific","title":"Ocean surface waves: their physics and prediction","author":[{"family":"Massel","given":"Stanislaw Ryszard"}],"issued":{"date-parts":[["2017"]]}}}],"schema":"https://github.com/citation-style-language/schema/raw/master/csl-citation.json"} </w:instrText>
      </w:r>
      <w:r w:rsidR="00976EF9" w:rsidRPr="0005502D">
        <w:fldChar w:fldCharType="separate"/>
      </w:r>
      <w:r w:rsidR="00976EF9" w:rsidRPr="0005502D">
        <w:rPr>
          <w:rFonts w:ascii="Aptos" w:hAnsi="Aptos"/>
        </w:rPr>
        <w:t>(Joubert, 2008; Massel, 2017)</w:t>
      </w:r>
      <w:r w:rsidR="00976EF9" w:rsidRPr="0005502D">
        <w:fldChar w:fldCharType="end"/>
      </w:r>
      <w:r w:rsidR="00976EF9" w:rsidRPr="0005502D">
        <w:t>. A</w:t>
      </w:r>
      <w:r w:rsidR="00C71CAA" w:rsidRPr="0005502D">
        <w:t xml:space="preserve"> peak period of between 8 and 16 seconds is associated with the passage of cold fronts to the south of the Cape Point </w:t>
      </w:r>
      <w:r w:rsidR="00C71CAA" w:rsidRPr="0005502D">
        <w:fldChar w:fldCharType="begin"/>
      </w:r>
      <w:r w:rsidR="00975BB9">
        <w:instrText xml:space="preserve"> ADDIN ZOTERO_ITEM CSL_CITATION {"citationID":"lPLyZCaL","properties":{"formattedCitation":"(van Verwolde, 2004)","plainCitation":"(van Verwolde, 2004)","noteIndex":0},"citationItems":[{"id":943,"uris":["http://zotero.org/users/14070386/items/WZRW7RTW"],"itemData":{"id":943,"type":"thesis","event-place":"South Africa","genre":"Master's Thesis","publisher":"University of Cape Town","publisher-place":"South Africa","title":"Characteristics of extreme wave events and the correlation between atmospheric conditions along the South African coast","author":[{"family":"Verwolde","given":"Emile","non-dropping-particle":"van"}],"issued":{"date-parts":[["2004"]]}}}],"schema":"https://github.com/citation-style-language/schema/raw/master/csl-citation.json"} </w:instrText>
      </w:r>
      <w:r w:rsidR="00C71CAA" w:rsidRPr="0005502D">
        <w:fldChar w:fldCharType="separate"/>
      </w:r>
      <w:r w:rsidR="00C71CAA" w:rsidRPr="0005502D">
        <w:rPr>
          <w:rFonts w:ascii="Aptos" w:hAnsi="Aptos"/>
        </w:rPr>
        <w:t xml:space="preserve">(van </w:t>
      </w:r>
      <w:proofErr w:type="spellStart"/>
      <w:r w:rsidR="00C71CAA" w:rsidRPr="0005502D">
        <w:rPr>
          <w:rFonts w:ascii="Aptos" w:hAnsi="Aptos"/>
        </w:rPr>
        <w:t>Verwolde</w:t>
      </w:r>
      <w:proofErr w:type="spellEnd"/>
      <w:r w:rsidR="00C71CAA" w:rsidRPr="0005502D">
        <w:rPr>
          <w:rFonts w:ascii="Aptos" w:hAnsi="Aptos"/>
        </w:rPr>
        <w:t>, 2004)</w:t>
      </w:r>
      <w:r w:rsidR="00C71CAA" w:rsidRPr="0005502D">
        <w:fldChar w:fldCharType="end"/>
      </w:r>
      <w:r w:rsidR="00C71CAA" w:rsidRPr="0005502D">
        <w:t>.</w:t>
      </w:r>
      <w:r w:rsidR="0064561F" w:rsidRPr="0005502D">
        <w:t>Greater w</w:t>
      </w:r>
      <w:r w:rsidR="00AE79F7" w:rsidRPr="0005502D">
        <w:t>ave h</w:t>
      </w:r>
      <w:r w:rsidR="00DA0AAD" w:rsidRPr="0005502D">
        <w:t xml:space="preserve">eights of between 4 and 5 m </w:t>
      </w:r>
      <w:r w:rsidR="0064561F" w:rsidRPr="0005502D">
        <w:t xml:space="preserve">are observed in winter months (JJA) </w:t>
      </w:r>
      <w:r w:rsidR="007A6DBC" w:rsidRPr="0005502D">
        <w:fldChar w:fldCharType="begin"/>
      </w:r>
      <w:r w:rsidR="00975BB9">
        <w:instrText xml:space="preserve"> ADDIN ZOTERO_ITEM CSL_CITATION {"citationID":"JQ9Wj9e8","properties":{"formattedCitation":"(Massel, 2017)","plainCitation":"(Massel, 2017)","noteIndex":0},"citationItems":[{"id":941,"uris":["http://zotero.org/users/14070386/items/RYAYPNC8"],"itemData":{"id":941,"type":"book","edition":"3","publisher":"World scientific","title":"Ocean surface waves: their physics and prediction","author":[{"family":"Massel","given":"Stanislaw Ryszard"}],"issued":{"date-parts":[["2017"]]}}}],"schema":"https://github.com/citation-style-language/schema/raw/master/csl-citation.json"} </w:instrText>
      </w:r>
      <w:r w:rsidR="007A6DBC" w:rsidRPr="0005502D">
        <w:fldChar w:fldCharType="separate"/>
      </w:r>
      <w:r w:rsidR="007A6DBC" w:rsidRPr="0005502D">
        <w:rPr>
          <w:rFonts w:ascii="Aptos" w:hAnsi="Aptos"/>
        </w:rPr>
        <w:t>(Massel, 2017)</w:t>
      </w:r>
      <w:r w:rsidR="007A6DBC" w:rsidRPr="0005502D">
        <w:fldChar w:fldCharType="end"/>
      </w:r>
      <w:r w:rsidR="0077416A">
        <w:t xml:space="preserve">. </w:t>
      </w:r>
      <w:r w:rsidR="00DB6F5D">
        <w:t xml:space="preserve">Cut-off lows </w:t>
      </w:r>
    </w:p>
    <w:p w14:paraId="5BED3803" w14:textId="5D583AAB" w:rsidR="00100186" w:rsidRPr="0005502D" w:rsidRDefault="00E232F9" w:rsidP="00A17FB4">
      <w:r w:rsidRPr="0005502D">
        <w:t xml:space="preserve">The Cape Point wave record is a long standing record of wave measurements that affect False Bay, with records split between a buoy at Slangkop (1980-1993) and Cape Point (1994-2010). It was maintained by the Council for Scientific and Industrial Research (CSIR) and Transnet. Veitch et al. (2018,2019) investigated wave parameters such as significant wave height </w:t>
      </w:r>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0</m:t>
                </m:r>
              </m:sub>
            </m:sSub>
          </m:e>
        </m:d>
      </m:oMath>
      <w:r w:rsidRPr="0005502D">
        <w:t xml:space="preserve"> and peak period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oMath>
      <w:r w:rsidRPr="0005502D">
        <w:t xml:space="preserve"> and found a strong seasonal signal. The largest and higher period waves, carrying the most energy, reach the coast during the austral winter months (JJA) and carry a strong westerly component </w:t>
      </w:r>
      <w:r w:rsidRPr="0005502D">
        <w:fldChar w:fldCharType="begin"/>
      </w:r>
      <w:r w:rsidRPr="0005502D">
        <w:instrText xml:space="preserve"> ADDIN ZOTERO_ITEM CSL_CITATION {"citationID":"V3tfOnVT","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Veitch et al., 2019)</w:t>
      </w:r>
      <w:r w:rsidRPr="0005502D">
        <w:fldChar w:fldCharType="end"/>
      </w:r>
      <w:r w:rsidRPr="0005502D">
        <w:t xml:space="preserve">. </w:t>
      </w:r>
    </w:p>
    <w:p w14:paraId="1262C332" w14:textId="155208B3" w:rsidR="00302ABD" w:rsidRPr="0005502D" w:rsidRDefault="00E97568" w:rsidP="00A17FB4">
      <w:r w:rsidRPr="0005502D">
        <mc:AlternateContent>
          <mc:Choice Requires="wpg">
            <w:drawing>
              <wp:anchor distT="0" distB="0" distL="114300" distR="114300" simplePos="0" relativeHeight="251658240" behindDoc="0" locked="0" layoutInCell="1" allowOverlap="1" wp14:anchorId="5BD6D7EE" wp14:editId="393899FC">
                <wp:simplePos x="0" y="0"/>
                <wp:positionH relativeFrom="column">
                  <wp:posOffset>816334</wp:posOffset>
                </wp:positionH>
                <wp:positionV relativeFrom="paragraph">
                  <wp:posOffset>1203076</wp:posOffset>
                </wp:positionV>
                <wp:extent cx="4140200" cy="2724150"/>
                <wp:effectExtent l="0" t="0" r="0" b="0"/>
                <wp:wrapTopAndBottom/>
                <wp:docPr id="1258069862" name="Group 9"/>
                <wp:cNvGraphicFramePr/>
                <a:graphic xmlns:a="http://schemas.openxmlformats.org/drawingml/2006/main">
                  <a:graphicData uri="http://schemas.microsoft.com/office/word/2010/wordprocessingGroup">
                    <wpg:wgp>
                      <wpg:cNvGrpSpPr/>
                      <wpg:grpSpPr>
                        <a:xfrm>
                          <a:off x="0" y="0"/>
                          <a:ext cx="4140200" cy="2724150"/>
                          <a:chOff x="0" y="0"/>
                          <a:chExt cx="4140200" cy="2724802"/>
                        </a:xfrm>
                      </wpg:grpSpPr>
                      <pic:pic xmlns:pic="http://schemas.openxmlformats.org/drawingml/2006/picture">
                        <pic:nvPicPr>
                          <pic:cNvPr id="463885003" name="Picture 8" descr="A close-up of a graph&#10;&#10;AI-generated content may be incorrect."/>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40200" cy="2157730"/>
                          </a:xfrm>
                          <a:prstGeom prst="rect">
                            <a:avLst/>
                          </a:prstGeom>
                        </pic:spPr>
                      </pic:pic>
                      <wps:wsp>
                        <wps:cNvPr id="1846112448" name="Text Box 1"/>
                        <wps:cNvSpPr txBox="1"/>
                        <wps:spPr>
                          <a:xfrm>
                            <a:off x="0" y="2212975"/>
                            <a:ext cx="4140200" cy="511827"/>
                          </a:xfrm>
                          <a:prstGeom prst="rect">
                            <a:avLst/>
                          </a:prstGeom>
                          <a:solidFill>
                            <a:prstClr val="white"/>
                          </a:solidFill>
                          <a:ln>
                            <a:noFill/>
                          </a:ln>
                        </wps:spPr>
                        <wps:txbx>
                          <w:txbxContent>
                            <w:p w14:paraId="7923AAD9" w14:textId="0DC53A57" w:rsidR="00A17FB4" w:rsidRPr="0005502D" w:rsidRDefault="00A17FB4" w:rsidP="00A17FB4">
                              <w:pPr>
                                <w:pStyle w:val="Caption"/>
                              </w:pPr>
                              <w:r w:rsidRPr="0005502D">
                                <w:t xml:space="preserve">Figure </w:t>
                              </w:r>
                              <w:fldSimple w:instr=" SEQ Figure \* ARABIC ">
                                <w:r w:rsidR="004F7E20">
                                  <w:rPr>
                                    <w:noProof/>
                                  </w:rPr>
                                  <w:t>5</w:t>
                                </w:r>
                              </w:fldSimple>
                              <w:r w:rsidRPr="0005502D">
                                <w:t xml:space="preserve">) Wave rose showing the </w:t>
                              </w:r>
                              <w:r w:rsidR="00554E61" w:rsidRPr="0005502D">
                                <w:t xml:space="preserve">observed </w:t>
                              </w:r>
                              <w:r w:rsidRPr="0005502D">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5502D">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5502D">
                                <w:t xml:space="preserve"> from the Cape Point wave record for the period from 2000 to 2010 </w:t>
                              </w:r>
                              <w:r w:rsidRPr="0005502D">
                                <w:fldChar w:fldCharType="begin"/>
                              </w:r>
                              <w:r w:rsidRPr="0005502D">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From Veitch et al., 2019)</w:t>
                              </w:r>
                              <w:r w:rsidRPr="0005502D">
                                <w:fldChar w:fldCharType="end"/>
                              </w:r>
                              <w:r w:rsidRPr="0005502D">
                                <w:t xml:space="preserve">. </w:t>
                              </w:r>
                            </w:p>
                            <w:p w14:paraId="685E3DE4" w14:textId="77777777" w:rsidR="00A17FB4" w:rsidRPr="0005502D" w:rsidRDefault="00A17FB4" w:rsidP="00A17FB4">
                              <w:pPr>
                                <w:pStyle w:val="Caption"/>
                                <w:rPr>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BD6D7EE" id="_x0000_s1038" style="position:absolute;margin-left:64.3pt;margin-top:94.75pt;width:326pt;height:214.5pt;z-index:251658240;mso-position-horizontal-relative:text;mso-position-vertical-relative:text;mso-height-relative:margin" coordsize="41402,272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">
                <v:shape id="Picture 8" o:spid="_x0000_s1039" type="#_x0000_t75" alt="A close-up of a graph&#10;&#10;AI-generated content may be incorrect." style="position:absolute;width:41402;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">
                  <v:imagedata r:id="rId18" o:title="A close-up of a graph&#10;&#10;AI-generated content may be incorrect"/>
                </v:shape>
                <v:shape id="Text Box 1" o:spid="_x0000_s1040" type="#_x0000_t202" style="position:absolute;top:22129;width:41402;height:5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" stroked="f">
                  <v:textbox inset="0,0,0,0">
                    <w:txbxContent>
                      <w:p w14:paraId="7923AAD9" w14:textId="0DC53A57" w:rsidR="00A17FB4" w:rsidRPr="0005502D" w:rsidRDefault="00A17FB4" w:rsidP="00A17FB4">
                        <w:pPr>
                          <w:pStyle w:val="Caption"/>
                        </w:pPr>
                        <w:r w:rsidRPr="0005502D">
                          <w:t xml:space="preserve">Figure </w:t>
                        </w:r>
                        <w:fldSimple w:instr=" SEQ Figure \* ARABIC ">
                          <w:r w:rsidR="004F7E20">
                            <w:rPr>
                              <w:noProof/>
                            </w:rPr>
                            <w:t>5</w:t>
                          </w:r>
                        </w:fldSimple>
                        <w:r w:rsidRPr="0005502D">
                          <w:t xml:space="preserve">) Wave rose showing the </w:t>
                        </w:r>
                        <w:r w:rsidR="00554E61" w:rsidRPr="0005502D">
                          <w:t xml:space="preserve">observed </w:t>
                        </w:r>
                        <w:r w:rsidRPr="0005502D">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5502D">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5502D">
                          <w:t xml:space="preserve"> from the Cape Point wave record for the period from 2000 to 2010 </w:t>
                        </w:r>
                        <w:r w:rsidRPr="0005502D">
                          <w:fldChar w:fldCharType="begin"/>
                        </w:r>
                        <w:r w:rsidRPr="0005502D">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5502D">
                          <w:fldChar w:fldCharType="separate"/>
                        </w:r>
                        <w:r w:rsidRPr="0005502D">
                          <w:rPr>
                            <w:rFonts w:ascii="Aptos" w:hAnsi="Aptos"/>
                          </w:rPr>
                          <w:t>(From Veitch et al., 2019)</w:t>
                        </w:r>
                        <w:r w:rsidRPr="0005502D">
                          <w:fldChar w:fldCharType="end"/>
                        </w:r>
                        <w:r w:rsidRPr="0005502D">
                          <w:t xml:space="preserve">. </w:t>
                        </w:r>
                      </w:p>
                      <w:p w14:paraId="685E3DE4" w14:textId="77777777" w:rsidR="00A17FB4" w:rsidRPr="0005502D" w:rsidRDefault="00A17FB4" w:rsidP="00A17FB4">
                        <w:pPr>
                          <w:pStyle w:val="Caption"/>
                          <w:rPr>
                            <w:sz w:val="22"/>
                            <w:szCs w:val="22"/>
                          </w:rPr>
                        </w:pPr>
                      </w:p>
                    </w:txbxContent>
                  </v:textbox>
                </v:shape>
                <w10:wrap type="topAndBottom"/>
              </v:group>
            </w:pict>
          </mc:Fallback>
        </mc:AlternateContent>
      </w:r>
      <w:r w:rsidR="00E232F9" w:rsidRPr="0005502D">
        <w:t xml:space="preserve">Veitch et al. (2019) remarked that the seasonal cycle of waves is ‘consistent with’ the seasonal variation of the amount and depth of cold fronts in the South Atlantic and Atlantic section of the Southern Ocean. The wave generation zone moves closer to South Africa during austral winter due to the northward shift of the upper-level westerlies, leading to the greater observed </w:t>
      </w:r>
      <m:oMath>
        <m:sSub>
          <m:sSubPr>
            <m:ctrlPr>
              <w:rPr>
                <w:rFonts w:ascii="Cambria Math" w:hAnsi="Cambria Math"/>
                <w:i/>
              </w:rPr>
            </m:ctrlPr>
          </m:sSubPr>
          <m:e>
            <m:r>
              <w:rPr>
                <w:rFonts w:ascii="Cambria Math" w:hAnsi="Cambria Math"/>
              </w:rPr>
              <m:t>H</m:t>
            </m:r>
          </m:e>
          <m:sub>
            <m:r>
              <w:rPr>
                <w:rFonts w:ascii="Cambria Math" w:hAnsi="Cambria Math"/>
              </w:rPr>
              <m:t>mo</m:t>
            </m:r>
          </m:sub>
        </m:sSub>
      </m:oMath>
      <w:r w:rsidR="00E232F9" w:rsidRPr="0005502D">
        <w:t xml:space="preserve"> </w:t>
      </w:r>
      <w:r w:rsidR="00E232F9" w:rsidRPr="0005502D">
        <w:fldChar w:fldCharType="begin"/>
      </w:r>
      <w:r w:rsidR="00E232F9" w:rsidRPr="0005502D">
        <w:instrText xml:space="preserve"> ADDIN ZOTERO_ITEM CSL_CITATION {"citationID":"Yl3V9iGT","properties":{"formattedCitation":"(Taljaard et al., 1969)","plainCitation":"(Taljaard et al., 196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schema":"https://github.com/citation-style-language/schema/raw/master/csl-citation.json"} </w:instrText>
      </w:r>
      <w:r w:rsidR="00E232F9" w:rsidRPr="0005502D">
        <w:fldChar w:fldCharType="separate"/>
      </w:r>
      <w:r w:rsidR="00E232F9" w:rsidRPr="0005502D">
        <w:rPr>
          <w:rFonts w:ascii="Aptos" w:hAnsi="Aptos"/>
        </w:rPr>
        <w:t>(Taljaard et al., 1969)</w:t>
      </w:r>
      <w:r w:rsidR="00E232F9" w:rsidRPr="0005502D">
        <w:fldChar w:fldCharType="end"/>
      </w:r>
      <w:r w:rsidR="00E232F9" w:rsidRPr="0005502D">
        <w:t xml:space="preserve">. </w:t>
      </w:r>
      <w:r w:rsidR="00A17FB4" w:rsidRPr="0005502D">
        <w:t>Fig 5 shows the wave directions throughout the year with waves from the south-east being dominant</w:t>
      </w:r>
      <w:r w:rsidR="00A17FB4" w:rsidRPr="0005502D">
        <w:fldChar w:fldCharType="begin"/>
      </w:r>
      <w:r w:rsidR="00C23C7C" w:rsidRPr="0005502D">
        <w:instrText xml:space="preserve"> ADDIN ZOTERO_ITEM CSL_CITATION {"citationID":"0niMImLu","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00A17FB4" w:rsidRPr="0005502D">
        <w:fldChar w:fldCharType="separate"/>
      </w:r>
      <w:r w:rsidR="00C23C7C" w:rsidRPr="0005502D">
        <w:rPr>
          <w:rFonts w:ascii="Aptos" w:hAnsi="Aptos"/>
        </w:rPr>
        <w:t>(Veitch et al., 2019)</w:t>
      </w:r>
      <w:r w:rsidR="00A17FB4" w:rsidRPr="0005502D">
        <w:fldChar w:fldCharType="end"/>
      </w:r>
      <w:r w:rsidR="00A17FB4" w:rsidRPr="0005502D">
        <w:t xml:space="preserve">. </w:t>
      </w:r>
    </w:p>
    <w:p w14:paraId="5F93C9BD" w14:textId="6F58CAC8" w:rsidR="00975BB9" w:rsidRDefault="002C4604" w:rsidP="0003083A">
      <w:r w:rsidRPr="0005502D">
        <mc:AlternateContent>
          <mc:Choice Requires="wpg">
            <w:drawing>
              <wp:inline distT="0" distB="0" distL="0" distR="0" wp14:anchorId="018E0E71" wp14:editId="6237E1AD">
                <wp:extent cx="5890895" cy="4322445"/>
                <wp:effectExtent l="0" t="0" r="0" b="1905"/>
                <wp:docPr id="1813186282" name="Group 10"/>
                <wp:cNvGraphicFramePr/>
                <a:graphic xmlns:a="http://schemas.openxmlformats.org/drawingml/2006/main">
                  <a:graphicData uri="http://schemas.microsoft.com/office/word/2010/wordprocessingGroup">
                    <wpg:wgp>
                      <wpg:cNvGrpSpPr/>
                      <wpg:grpSpPr>
                        <a:xfrm>
                          <a:off x="0" y="0"/>
                          <a:ext cx="5890895" cy="4322445"/>
                          <a:chOff x="0" y="0"/>
                          <a:chExt cx="5890895" cy="4322445"/>
                        </a:xfrm>
                      </wpg:grpSpPr>
                      <wpg:grpSp>
                        <wpg:cNvPr id="1586594021" name="Group 20">
                          <a:extLst>
                            <a:ext uri="{FF2B5EF4-FFF2-40B4-BE49-F238E27FC236}">
                              <a16:creationId xmlns:a16="http://schemas.microsoft.com/office/drawing/2014/main" id="{1590C840-D969-B339-8DF6-55F0FC149E49}"/>
                            </a:ext>
                          </a:extLst>
                        </wpg:cNvPr>
                        <wpg:cNvGrpSpPr/>
                        <wpg:grpSpPr>
                          <a:xfrm>
                            <a:off x="0" y="0"/>
                            <a:ext cx="5890895" cy="3735705"/>
                            <a:chOff x="0" y="0"/>
                            <a:chExt cx="6336028" cy="4302191"/>
                          </a:xfrm>
                        </wpg:grpSpPr>
                        <wpg:grpSp>
                          <wpg:cNvPr id="1666587929" name="Group 1666587929">
                            <a:extLst>
                              <a:ext uri="{FF2B5EF4-FFF2-40B4-BE49-F238E27FC236}">
                                <a16:creationId xmlns:a16="http://schemas.microsoft.com/office/drawing/2014/main" id="{19FEFFEC-934A-99EF-3B31-0C9387473288}"/>
                              </a:ext>
                            </a:extLst>
                          </wpg:cNvPr>
                          <wpg:cNvGrpSpPr/>
                          <wpg:grpSpPr>
                            <a:xfrm>
                              <a:off x="100521" y="0"/>
                              <a:ext cx="6220459" cy="1925320"/>
                              <a:chOff x="100521" y="0"/>
                              <a:chExt cx="6220461" cy="1925589"/>
                            </a:xfrm>
                          </wpg:grpSpPr>
                          <pic:pic xmlns:pic="http://schemas.openxmlformats.org/drawingml/2006/picture">
                            <pic:nvPicPr>
                              <pic:cNvPr id="388481511" name="Picture 388481511">
                                <a:extLst>
                                  <a:ext uri="{FF2B5EF4-FFF2-40B4-BE49-F238E27FC236}">
                                    <a16:creationId xmlns:a16="http://schemas.microsoft.com/office/drawing/2014/main" id="{EE9D08C2-DEED-FF2B-C4AA-0D2AE3BE71A1}"/>
                                  </a:ext>
                                </a:extLst>
                              </pic:cNvPr>
                              <pic:cNvPicPr/>
                            </pic:nvPicPr>
                            <pic:blipFill>
                              <a:blip r:embed="rId19"/>
                              <a:stretch>
                                <a:fillRect/>
                              </a:stretch>
                            </pic:blipFill>
                            <pic:spPr>
                              <a:xfrm>
                                <a:off x="100521" y="0"/>
                                <a:ext cx="3094796" cy="1925589"/>
                              </a:xfrm>
                              <a:prstGeom prst="rect">
                                <a:avLst/>
                              </a:prstGeom>
                            </pic:spPr>
                          </pic:pic>
                          <pic:pic xmlns:pic="http://schemas.openxmlformats.org/drawingml/2006/picture">
                            <pic:nvPicPr>
                              <pic:cNvPr id="2015538735" name="Picture 2015538735">
                                <a:extLst>
                                  <a:ext uri="{FF2B5EF4-FFF2-40B4-BE49-F238E27FC236}">
                                    <a16:creationId xmlns:a16="http://schemas.microsoft.com/office/drawing/2014/main" id="{90F0BA6D-6BFD-8D4E-E1A4-1BFA0476A728}"/>
                                  </a:ext>
                                </a:extLst>
                              </pic:cNvPr>
                              <pic:cNvPicPr/>
                            </pic:nvPicPr>
                            <pic:blipFill>
                              <a:blip r:embed="rId20"/>
                              <a:stretch>
                                <a:fillRect/>
                              </a:stretch>
                            </pic:blipFill>
                            <pic:spPr>
                              <a:xfrm>
                                <a:off x="3226117" y="22110"/>
                                <a:ext cx="3094865" cy="1903479"/>
                              </a:xfrm>
                              <a:prstGeom prst="rect">
                                <a:avLst/>
                              </a:prstGeom>
                            </pic:spPr>
                          </pic:pic>
                        </wpg:grpSp>
                        <wpg:grpSp>
                          <wpg:cNvPr id="1771535926" name="Group 1771535926">
                            <a:extLst>
                              <a:ext uri="{FF2B5EF4-FFF2-40B4-BE49-F238E27FC236}">
                                <a16:creationId xmlns:a16="http://schemas.microsoft.com/office/drawing/2014/main" id="{50A74F0D-590A-0BA2-5441-4B116BE69088}"/>
                              </a:ext>
                            </a:extLst>
                          </wpg:cNvPr>
                          <wpg:cNvGrpSpPr/>
                          <wpg:grpSpPr>
                            <a:xfrm>
                              <a:off x="116204" y="2167254"/>
                              <a:ext cx="6219824" cy="1962150"/>
                              <a:chOff x="116204" y="2167254"/>
                              <a:chExt cx="6220357" cy="1962462"/>
                            </a:xfrm>
                          </wpg:grpSpPr>
                          <pic:pic xmlns:pic="http://schemas.openxmlformats.org/drawingml/2006/picture">
                            <pic:nvPicPr>
                              <pic:cNvPr id="1620214111" name="Picture 1620214111">
                                <a:extLst>
                                  <a:ext uri="{FF2B5EF4-FFF2-40B4-BE49-F238E27FC236}">
                                    <a16:creationId xmlns:a16="http://schemas.microsoft.com/office/drawing/2014/main" id="{2FF7F630-CB0C-2A52-037F-66BBE2BFE643}"/>
                                  </a:ext>
                                </a:extLst>
                              </pic:cNvPr>
                              <pic:cNvPicPr/>
                            </pic:nvPicPr>
                            <pic:blipFill>
                              <a:blip r:embed="rId21"/>
                              <a:stretch>
                                <a:fillRect/>
                              </a:stretch>
                            </pic:blipFill>
                            <pic:spPr>
                              <a:xfrm>
                                <a:off x="116204" y="2167254"/>
                                <a:ext cx="3094760" cy="1962462"/>
                              </a:xfrm>
                              <a:prstGeom prst="rect">
                                <a:avLst/>
                              </a:prstGeom>
                            </pic:spPr>
                          </pic:pic>
                          <pic:pic xmlns:pic="http://schemas.openxmlformats.org/drawingml/2006/picture">
                            <pic:nvPicPr>
                              <pic:cNvPr id="1519437707" name="Picture 1519437707">
                                <a:extLst>
                                  <a:ext uri="{FF2B5EF4-FFF2-40B4-BE49-F238E27FC236}">
                                    <a16:creationId xmlns:a16="http://schemas.microsoft.com/office/drawing/2014/main" id="{0CD73034-1224-2269-E2AB-AA4A1385C4D7}"/>
                                  </a:ext>
                                </a:extLst>
                              </pic:cNvPr>
                              <pic:cNvPicPr/>
                            </pic:nvPicPr>
                            <pic:blipFill>
                              <a:blip r:embed="rId22"/>
                              <a:stretch>
                                <a:fillRect/>
                              </a:stretch>
                            </pic:blipFill>
                            <pic:spPr>
                              <a:xfrm>
                                <a:off x="3241801" y="2222927"/>
                                <a:ext cx="3094760" cy="1906789"/>
                              </a:xfrm>
                              <a:prstGeom prst="rect">
                                <a:avLst/>
                              </a:prstGeom>
                            </pic:spPr>
                          </pic:pic>
                        </wpg:grpSp>
                        <wps:wsp>
                          <wps:cNvPr id="1872496559" name="Rectangle 1872496559">
                            <a:extLst>
                              <a:ext uri="{FF2B5EF4-FFF2-40B4-BE49-F238E27FC236}">
                                <a16:creationId xmlns:a16="http://schemas.microsoft.com/office/drawing/2014/main" id="{5DD3DBC8-B1D8-451F-A55E-27CE0A72161D}"/>
                              </a:ext>
                            </a:extLst>
                          </wps:cNvPr>
                          <wps:cNvSpPr>
                            <a:spLocks noChangeArrowheads="1"/>
                          </wps:cNvSpPr>
                          <wps:spPr bwMode="auto">
                            <a:xfrm>
                              <a:off x="0" y="1866313"/>
                              <a:ext cx="5302885"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DED2AD4"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a)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b)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s:wsp>
                          <wps:cNvPr id="1963273062" name="Rectangle 1963273062">
                            <a:extLst>
                              <a:ext uri="{FF2B5EF4-FFF2-40B4-BE49-F238E27FC236}">
                                <a16:creationId xmlns:a16="http://schemas.microsoft.com/office/drawing/2014/main" id="{340A0B7C-E6D8-DBD8-F2C0-BAB9C4E8FF97}"/>
                              </a:ext>
                            </a:extLst>
                          </wps:cNvPr>
                          <wps:cNvSpPr>
                            <a:spLocks noChangeArrowheads="1"/>
                          </wps:cNvSpPr>
                          <wps:spPr bwMode="auto">
                            <a:xfrm>
                              <a:off x="0" y="3913571"/>
                              <a:ext cx="5261610"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E90F29D"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c)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d)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g:grpSp>
                      <wps:wsp>
                        <wps:cNvPr id="556465234" name="Text Box 1"/>
                        <wps:cNvSpPr txBox="1"/>
                        <wps:spPr>
                          <a:xfrm>
                            <a:off x="0" y="3698655"/>
                            <a:ext cx="5890895" cy="623790"/>
                          </a:xfrm>
                          <a:prstGeom prst="rect">
                            <a:avLst/>
                          </a:prstGeom>
                          <a:solidFill>
                            <a:prstClr val="white"/>
                          </a:solidFill>
                          <a:ln>
                            <a:noFill/>
                          </a:ln>
                        </wps:spPr>
                        <wps:txbx>
                          <w:txbxContent>
                            <w:p w14:paraId="55E70C39" w14:textId="6CBDEBE5" w:rsidR="002C4604" w:rsidRPr="0005502D" w:rsidRDefault="002C4604" w:rsidP="002C4604">
                              <w:pPr>
                                <w:pStyle w:val="Caption"/>
                                <w:rPr>
                                  <w:sz w:val="22"/>
                                  <w:szCs w:val="22"/>
                                </w:rPr>
                              </w:pPr>
                              <w:r w:rsidRPr="0005502D">
                                <w:t xml:space="preserve">Figure </w:t>
                              </w:r>
                              <w:fldSimple w:instr=" SEQ Figure \* ARABIC ">
                                <w:r w:rsidR="004F7E20">
                                  <w:rPr>
                                    <w:noProof/>
                                  </w:rPr>
                                  <w:t>6</w:t>
                                </w:r>
                              </w:fldSimple>
                              <w:r w:rsidRPr="0005502D">
                                <w:t xml:space="preserve">) </w:t>
                              </w:r>
                              <w:r w:rsidR="002F1F2D" w:rsidRPr="0005502D">
                                <w:t>Seasonal wave roses showing the mean wave directions from the NCEP reanalysis dataset</w:t>
                              </w:r>
                              <w:r w:rsidR="00F370F5" w:rsidRPr="0005502D">
                                <w:t xml:space="preserve"> (</w:t>
                              </w:r>
                              <w:proofErr w:type="spellStart"/>
                              <w:r w:rsidR="00F370F5" w:rsidRPr="0005502D">
                                <w:t>Kalnay</w:t>
                              </w:r>
                              <w:proofErr w:type="spellEnd"/>
                              <w:r w:rsidR="00F370F5" w:rsidRPr="0005502D">
                                <w:t xml:space="preserve"> et al., 1996)</w:t>
                              </w:r>
                              <w:r w:rsidR="002F1F2D" w:rsidRPr="0005502D">
                                <w:t xml:space="preserve"> for a point </w:t>
                              </w:r>
                              <w:r w:rsidR="00B93EDA" w:rsidRPr="0005502D">
                                <w:t xml:space="preserve">outside of False Bay </w:t>
                              </w:r>
                              <m:oMath>
                                <m:r>
                                  <w:rPr>
                                    <w:rFonts w:ascii="Cambria Math" w:hAnsi="Cambria Math"/>
                                  </w:rPr>
                                  <m:t>(34.5° S, 18.5 ° E)</m:t>
                                </m:r>
                              </m:oMath>
                              <w:r w:rsidR="00DB548C" w:rsidRPr="0005502D">
                                <w:t xml:space="preserve">. </w:t>
                              </w:r>
                              <w:r w:rsidR="00B455B7" w:rsidRPr="0005502D">
                                <w:t xml:space="preserve">Significant wave height proportions are shown as percentages </w:t>
                              </w:r>
                              <w:r w:rsidR="005F4C57" w:rsidRPr="0005502D">
                                <w:t xml:space="preserve">are shown by roses a and b, </w:t>
                              </w:r>
                              <w:r w:rsidR="003E1ED0" w:rsidRPr="0005502D">
                                <w:t>whereas</w:t>
                              </w:r>
                              <w:r w:rsidR="005F4C57" w:rsidRPr="0005502D">
                                <w:t xml:space="preserve"> peak period is shown by </w:t>
                              </w:r>
                              <w:r w:rsidR="00F93430" w:rsidRPr="0005502D">
                                <w:t xml:space="preserve">roses c and d. Each rose shows the proportions </w:t>
                              </w:r>
                              <w:r w:rsidR="003E1ED0" w:rsidRPr="0005502D">
                                <w:t xml:space="preserve">associated with </w:t>
                              </w:r>
                              <m:oMath>
                                <m:r>
                                  <w:rPr>
                                    <w:rFonts w:ascii="Cambria Math" w:hAnsi="Cambria Math"/>
                                  </w:rPr>
                                  <m:t>5°</m:t>
                                </m:r>
                              </m:oMath>
                              <w:r w:rsidR="003E1ED0" w:rsidRPr="0005502D">
                                <w:t xml:space="preserve"> bins </w:t>
                              </w:r>
                              <w:r w:rsidR="006C69EE" w:rsidRPr="0005502D">
                                <w:t>(From Salonen, 2019</w:t>
                              </w:r>
                              <w:r w:rsidR="00F370F5" w:rsidRPr="0005502D">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18E0E71" id="Group 10" o:spid="_x0000_s1041" style="width:463.85pt;height:340.35pt;mso-position-horizontal-relative:char;mso-position-vertical-relative:line" coordsize="58908,432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&#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ZUEsDBAoA&#10;AAAAAAAAIQBJ4rzbATQBAAE0AQAUAAAAZHJzL21lZGlhL2ltYWdlMi5qcGf/2P/gABBKRklGAAEB&#10;AQBgAGAAAP/bAEMAAwICAwICAwMDAwQDAwQFCAUFBAQFCgcHBggMCgwMCwoLCw0OEhANDhEOCwsQ&#10;FhARExQVFRUMDxcYFhQYEhQVFP/bAEMBAwQEBQQFCQUFCRQNCw0UFBQUFBQUFBQUFBQUFBQUFBQU&#10;FBQUFBQUFBQUFBQUFBQUFBQUFBQUFBQUFBQUFBQUFP/AABEIArcEa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1T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9lQSwMECgAAAAAAAAAhACYnNIAuCwEALgsBABQAAABkcnMvbWVkaWEvaW1hZ2UzLmpwZ//Y&#10;/+AAEEpGSUYAAQEBAGAAYAAA/9sAQwADAgIDAgIDAwMDBAMDBAUIBQUEBAUKBwcGCAwKDAwLCgsL&#10;DQ4SEA0OEQ4LCxAWEBETFBUVFQwPFxgWFBgSFBUU/9sAQwEDBAQFBAUJBQUJFA0LDRQUFBQUFBQU&#10;FBQUFBQUFBQUFBQUFBQUFBQUFBQUFBQUFBQUFBQUFBQUFBQUFBQUFBQU/8AAEQgCtwR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&#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9lQSwME&#10;CgAAAAAAAAAhAEwekKoLVAEAC1QBABQAAABkcnMvbWVkaWEvaW1hZ2U0LmpwZ//Y/+AAEEpGSUYA&#10;AQEBAGAAYAAA/9sAQwADAgIDAgIDAwMDBAMDBAUIBQUEBAUKBwcGCAwKDAwLCgsLDQ4SEA0OEQ4L&#10;CxAWEBETFBUVFQwPFxgWFBgSFBUU/9sAQwEDBAQFBAUJBQUJFA0LDRQUFBQUFBQUFBQUFBQUFBQU&#10;FBQUFBQUFBQUFBQUFBQUFBQUFBQUFBQUFBQUFBQUFBQU/8AAEQgCtwR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10;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">
                <v:group id="Group 20" o:spid="_x0000_s1042" style="position:absolute;width:58908;height:37357" coordsize="63360,43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">
                  <v:group id="Group 1666587929" o:spid="_x0000_s1043" style="position:absolute;left:1005;width:62204;height:19253" coordorigin="1005" coordsize="62204,19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">
                    <v:shape id="Picture 388481511" o:spid="_x0000_s1044" type="#_x0000_t75" style="position:absolute;left:1005;width:30948;height:19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">
                      <v:imagedata r:id="rId23" o:title=""/>
                    </v:shape>
                    <v:shape id="Picture 2015538735" o:spid="_x0000_s1045" type="#_x0000_t75" style="position:absolute;left:32261;top:221;width:30948;height:19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">
                      <v:imagedata r:id="rId24" o:title=""/>
                    </v:shape>
                  </v:group>
                  <v:group id="Group 1771535926" o:spid="_x0000_s1046" style="position:absolute;left:1162;top:21672;width:62198;height:19622" coordorigin="1162,21672" coordsize="62203,1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">
                    <v:shape id="Picture 1620214111" o:spid="_x0000_s1047" type="#_x0000_t75" style="position:absolute;left:1162;top:21672;width:30947;height:1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">
                      <v:imagedata r:id="rId25" o:title=""/>
                    </v:shape>
                    <v:shape id="Picture 1519437707" o:spid="_x0000_s1048" type="#_x0000_t75" style="position:absolute;left:32418;top:22229;width:30947;height:19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">
                      <v:imagedata r:id="rId26" o:title=""/>
                    </v:shape>
                  </v:group>
                  <v:rect id="Rectangle 1872496559" o:spid="_x0000_s1049" style="position:absolute;top:18663;width:53028;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" filled="f" fillcolor="#156082 [3204]" stroked="f" strokecolor="black [3213]">
                    <v:shadow color="#e8e8e8 [3214]"/>
                    <v:textbox>
                      <w:txbxContent>
                        <w:p w14:paraId="6DED2AD4"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a)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b) </w:t>
                          </w:r>
                          <w:r w:rsidRPr="0005502D">
                            <w:rPr>
                              <w:rFonts w:ascii="Arial" w:eastAsia="Cambria" w:hAnsi="Arial" w:cs="Cambria"/>
                              <w:i/>
                              <w:iCs/>
                              <w:color w:val="000000"/>
                              <w:kern w:val="24"/>
                              <w:sz w:val="20"/>
                              <w:szCs w:val="20"/>
                            </w:rPr>
                            <w:t>H</w:t>
                          </w:r>
                          <w:r w:rsidRPr="0005502D">
                            <w:rPr>
                              <w:rFonts w:ascii="Arial" w:eastAsia="Cambria" w:hAnsi="Arial" w:cs="Cambria"/>
                              <w:i/>
                              <w:iCs/>
                              <w:color w:val="000000"/>
                              <w:kern w:val="24"/>
                              <w:position w:val="-6"/>
                              <w:sz w:val="20"/>
                              <w:szCs w:val="20"/>
                              <w:vertAlign w:val="subscript"/>
                            </w:rPr>
                            <w:t>m</w:t>
                          </w:r>
                          <w:r w:rsidRPr="0005502D">
                            <w:rPr>
                              <w:rFonts w:ascii="Arial" w:eastAsia="Cambria" w:hAnsi="Arial" w:cs="Cambria"/>
                              <w:color w:val="000000"/>
                              <w:kern w:val="24"/>
                              <w:position w:val="-6"/>
                              <w:sz w:val="20"/>
                              <w:szCs w:val="20"/>
                              <w:vertAlign w:val="subscript"/>
                            </w:rPr>
                            <w:t xml:space="preserve">0 </w:t>
                          </w:r>
                          <w:r w:rsidRPr="0005502D">
                            <w:rPr>
                              <w:rFonts w:ascii="Arial" w:eastAsia="Cambria" w:hAnsi="Arial" w:cs="Cambria"/>
                              <w:color w:val="000000"/>
                              <w:kern w:val="24"/>
                              <w:sz w:val="20"/>
                              <w:szCs w:val="20"/>
                            </w:rPr>
                            <w:t>in winter</w:t>
                          </w:r>
                        </w:p>
                      </w:txbxContent>
                    </v:textbox>
                  </v:rect>
                  <v:rect id="Rectangle 1963273062" o:spid="_x0000_s1050" style="position:absolute;top:39135;width:52616;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" filled="f" fillcolor="#156082 [3204]" stroked="f" strokecolor="black [3213]">
                    <v:shadow color="#e8e8e8 [3214]"/>
                    <v:textbox>
                      <w:txbxContent>
                        <w:p w14:paraId="3E90F29D" w14:textId="77777777" w:rsidR="002C4604" w:rsidRPr="0005502D"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sidRPr="0005502D">
                            <w:rPr>
                              <w:rFonts w:ascii="Arial" w:eastAsia="Calibri" w:hAnsi="Arial" w:cs="Cambria"/>
                              <w:color w:val="000000"/>
                              <w:kern w:val="24"/>
                            </w:rPr>
                            <w:tab/>
                          </w:r>
                          <w:r w:rsidRPr="0005502D">
                            <w:rPr>
                              <w:rFonts w:ascii="Arial" w:eastAsia="Cambria" w:hAnsi="Arial" w:cs="Cambria"/>
                              <w:color w:val="000000"/>
                              <w:kern w:val="24"/>
                              <w:sz w:val="20"/>
                              <w:szCs w:val="20"/>
                            </w:rPr>
                            <w:t xml:space="preserve">(c)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summer</w:t>
                          </w:r>
                          <w:r w:rsidRPr="0005502D">
                            <w:rPr>
                              <w:rFonts w:ascii="Arial" w:eastAsia="Cambria" w:hAnsi="Arial" w:cs="Cambria"/>
                              <w:color w:val="000000"/>
                              <w:kern w:val="24"/>
                              <w:sz w:val="20"/>
                              <w:szCs w:val="20"/>
                            </w:rPr>
                            <w:tab/>
                            <w:t xml:space="preserve">(d) </w:t>
                          </w:r>
                          <w:r w:rsidRPr="0005502D">
                            <w:rPr>
                              <w:rFonts w:ascii="Arial" w:eastAsia="Cambria" w:hAnsi="Arial" w:cs="Cambria"/>
                              <w:i/>
                              <w:iCs/>
                              <w:color w:val="000000"/>
                              <w:kern w:val="24"/>
                              <w:sz w:val="20"/>
                              <w:szCs w:val="20"/>
                            </w:rPr>
                            <w:t>T</w:t>
                          </w:r>
                          <w:r w:rsidRPr="0005502D">
                            <w:rPr>
                              <w:rFonts w:ascii="Arial" w:eastAsia="Cambria" w:hAnsi="Arial" w:cs="Cambria"/>
                              <w:i/>
                              <w:iCs/>
                              <w:color w:val="000000"/>
                              <w:kern w:val="24"/>
                              <w:position w:val="-6"/>
                              <w:sz w:val="20"/>
                              <w:szCs w:val="20"/>
                              <w:vertAlign w:val="subscript"/>
                            </w:rPr>
                            <w:t xml:space="preserve">p </w:t>
                          </w:r>
                          <w:r w:rsidRPr="0005502D">
                            <w:rPr>
                              <w:rFonts w:ascii="Arial" w:eastAsia="Cambria" w:hAnsi="Arial" w:cs="Cambria"/>
                              <w:color w:val="000000"/>
                              <w:kern w:val="24"/>
                              <w:sz w:val="20"/>
                              <w:szCs w:val="20"/>
                            </w:rPr>
                            <w:t>in winter</w:t>
                          </w:r>
                        </w:p>
                      </w:txbxContent>
                    </v:textbox>
                  </v:rect>
                </v:group>
                <v:shape id="Text Box 1" o:spid="_x0000_s1051" type="#_x0000_t202" style="position:absolute;top:36986;width:58908;height:6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" stroked="f">
                  <v:textbox inset="0,0,0,0">
                    <w:txbxContent>
                      <w:p w14:paraId="55E70C39" w14:textId="6CBDEBE5" w:rsidR="002C4604" w:rsidRPr="0005502D" w:rsidRDefault="002C4604" w:rsidP="002C4604">
                        <w:pPr>
                          <w:pStyle w:val="Caption"/>
                          <w:rPr>
                            <w:sz w:val="22"/>
                            <w:szCs w:val="22"/>
                          </w:rPr>
                        </w:pPr>
                        <w:r w:rsidRPr="0005502D">
                          <w:t xml:space="preserve">Figure </w:t>
                        </w:r>
                        <w:fldSimple w:instr=" SEQ Figure \* ARABIC ">
                          <w:r w:rsidR="004F7E20">
                            <w:rPr>
                              <w:noProof/>
                            </w:rPr>
                            <w:t>6</w:t>
                          </w:r>
                        </w:fldSimple>
                        <w:r w:rsidRPr="0005502D">
                          <w:t xml:space="preserve">) </w:t>
                        </w:r>
                        <w:r w:rsidR="002F1F2D" w:rsidRPr="0005502D">
                          <w:t>Seasonal wave roses showing the mean wave directions from the NCEP reanalysis dataset</w:t>
                        </w:r>
                        <w:r w:rsidR="00F370F5" w:rsidRPr="0005502D">
                          <w:t xml:space="preserve"> (</w:t>
                        </w:r>
                        <w:proofErr w:type="spellStart"/>
                        <w:r w:rsidR="00F370F5" w:rsidRPr="0005502D">
                          <w:t>Kalnay</w:t>
                        </w:r>
                        <w:proofErr w:type="spellEnd"/>
                        <w:r w:rsidR="00F370F5" w:rsidRPr="0005502D">
                          <w:t xml:space="preserve"> et al., 1996)</w:t>
                        </w:r>
                        <w:r w:rsidR="002F1F2D" w:rsidRPr="0005502D">
                          <w:t xml:space="preserve"> for a point </w:t>
                        </w:r>
                        <w:r w:rsidR="00B93EDA" w:rsidRPr="0005502D">
                          <w:t xml:space="preserve">outside of False Bay </w:t>
                        </w:r>
                        <m:oMath>
                          <m:r>
                            <w:rPr>
                              <w:rFonts w:ascii="Cambria Math" w:hAnsi="Cambria Math"/>
                            </w:rPr>
                            <m:t>(34.5° S, 18.5 ° E)</m:t>
                          </m:r>
                        </m:oMath>
                        <w:r w:rsidR="00DB548C" w:rsidRPr="0005502D">
                          <w:t xml:space="preserve">. </w:t>
                        </w:r>
                        <w:r w:rsidR="00B455B7" w:rsidRPr="0005502D">
                          <w:t xml:space="preserve">Significant wave height proportions are shown as percentages </w:t>
                        </w:r>
                        <w:r w:rsidR="005F4C57" w:rsidRPr="0005502D">
                          <w:t xml:space="preserve">are shown by roses a and b, </w:t>
                        </w:r>
                        <w:r w:rsidR="003E1ED0" w:rsidRPr="0005502D">
                          <w:t>whereas</w:t>
                        </w:r>
                        <w:r w:rsidR="005F4C57" w:rsidRPr="0005502D">
                          <w:t xml:space="preserve"> peak period is shown by </w:t>
                        </w:r>
                        <w:r w:rsidR="00F93430" w:rsidRPr="0005502D">
                          <w:t xml:space="preserve">roses c and d. Each rose shows the proportions </w:t>
                        </w:r>
                        <w:r w:rsidR="003E1ED0" w:rsidRPr="0005502D">
                          <w:t xml:space="preserve">associated with </w:t>
                        </w:r>
                        <m:oMath>
                          <m:r>
                            <w:rPr>
                              <w:rFonts w:ascii="Cambria Math" w:hAnsi="Cambria Math"/>
                            </w:rPr>
                            <m:t>5°</m:t>
                          </m:r>
                        </m:oMath>
                        <w:r w:rsidR="003E1ED0" w:rsidRPr="0005502D">
                          <w:t xml:space="preserve"> bins </w:t>
                        </w:r>
                        <w:r w:rsidR="006C69EE" w:rsidRPr="0005502D">
                          <w:t>(From Salonen, 2019</w:t>
                        </w:r>
                        <w:r w:rsidR="00F370F5" w:rsidRPr="0005502D">
                          <w:t>)</w:t>
                        </w:r>
                      </w:p>
                    </w:txbxContent>
                  </v:textbox>
                </v:shape>
                <w10:anchorlock/>
              </v:group>
            </w:pict>
          </mc:Fallback>
        </mc:AlternateContent>
      </w:r>
      <w:r w:rsidR="00C23C7C" w:rsidRPr="0005502D">
        <w:t>Salonen (2019) generated seasonal wave roses</w:t>
      </w:r>
      <w:r w:rsidR="00302ABD" w:rsidRPr="0005502D">
        <w:t xml:space="preserve"> (Fig 6)</w:t>
      </w:r>
      <w:r w:rsidR="00C23C7C" w:rsidRPr="0005502D">
        <w:t xml:space="preserve"> </w:t>
      </w:r>
      <w:r w:rsidR="00001CC7" w:rsidRPr="0005502D">
        <w:t xml:space="preserve">from the NCEP reanalysis </w:t>
      </w:r>
      <w:r w:rsidR="0098311B" w:rsidRPr="0005502D">
        <w:t xml:space="preserve">and describes the mean wave direction </w:t>
      </w:r>
      <w:r w:rsidR="004F5853" w:rsidRPr="0005502D">
        <w:t xml:space="preserve">affecting the bay to be </w:t>
      </w:r>
      <w:r w:rsidR="00001CC7" w:rsidRPr="0005502D">
        <w:t xml:space="preserve">between </w:t>
      </w:r>
      <m:oMath>
        <m:r>
          <w:rPr>
            <w:rFonts w:ascii="Cambria Math" w:hAnsi="Cambria Math"/>
          </w:rPr>
          <m:t>210°</m:t>
        </m:r>
      </m:oMath>
      <w:r w:rsidR="0045211A" w:rsidRPr="0005502D">
        <w:t xml:space="preserve"> and </w:t>
      </w:r>
      <m:oMath>
        <m:r>
          <w:rPr>
            <w:rFonts w:ascii="Cambria Math" w:hAnsi="Cambria Math"/>
          </w:rPr>
          <m:t>240°</m:t>
        </m:r>
      </m:oMath>
      <w:r w:rsidR="0045211A" w:rsidRPr="0005502D">
        <w:t xml:space="preserve"> tru</w:t>
      </w:r>
      <w:r w:rsidR="00587408">
        <w:t>e</w:t>
      </w:r>
      <w:r w:rsidR="008A3C7D">
        <w:t xml:space="preserve"> and the peak period</w:t>
      </w:r>
      <w:r w:rsidR="007254D1">
        <w:t>s lie between 11.5 and 13.3 seconds</w:t>
      </w:r>
      <w:r w:rsidR="00767BAC" w:rsidRPr="0005502D">
        <w:t xml:space="preserve">. </w:t>
      </w:r>
      <w:r w:rsidR="00244532" w:rsidRPr="0005502D">
        <w:t>The observed</w:t>
      </w:r>
      <w:r w:rsidR="00833A34" w:rsidRPr="0005502D">
        <w:t xml:space="preserve"> wave parameters and </w:t>
      </w:r>
      <w:r w:rsidR="00A054E3" w:rsidRPr="0005502D">
        <w:t xml:space="preserve">those derived from the reanalysis product </w:t>
      </w:r>
      <w:r w:rsidR="00B973FE">
        <w:t>are in general agreement</w:t>
      </w:r>
      <w:r w:rsidR="00BB4054" w:rsidRPr="0005502D">
        <w:t>.</w:t>
      </w:r>
      <w:r w:rsidRPr="0005502D">
        <w:t xml:space="preserve"> </w:t>
      </w:r>
    </w:p>
    <w:p w14:paraId="5AD33058" w14:textId="57683542" w:rsidR="00DC5481" w:rsidRDefault="00561972" w:rsidP="0003083A">
      <w:r>
        <w:t xml:space="preserve">The Cape Peninsula </w:t>
      </w:r>
      <w:r w:rsidR="000E41CB">
        <w:t xml:space="preserve">shelters the </w:t>
      </w:r>
      <w:r w:rsidR="00162018">
        <w:t xml:space="preserve">western side of the bay from </w:t>
      </w:r>
      <w:r w:rsidR="00D36301">
        <w:t>the predominant south-west s</w:t>
      </w:r>
      <w:r w:rsidR="00B5385A">
        <w:t xml:space="preserve">well </w:t>
      </w:r>
      <w:r w:rsidR="00B5385A">
        <w:fldChar w:fldCharType="begin"/>
      </w:r>
      <w:r w:rsidR="00B5385A">
        <w:instrText xml:space="preserve"> ADDIN ZOTERO_ITEM CSL_CITATION {"citationID":"ANLJpiVj","properties":{"formattedCitation":"(Boyd et al., 2014; Salonen, 2019; Shipley, 1964)","plainCitation":"(Boyd et al., 2014; Salonen, 2019; Shipley, 196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5385A">
        <w:fldChar w:fldCharType="separate"/>
      </w:r>
      <w:r w:rsidR="00B5385A" w:rsidRPr="00B5385A">
        <w:rPr>
          <w:rFonts w:ascii="Aptos" w:hAnsi="Aptos"/>
        </w:rPr>
        <w:t>(Boyd et al., 2014; Salonen, 2019; Shipley, 1964)</w:t>
      </w:r>
      <w:r w:rsidR="00B5385A">
        <w:fldChar w:fldCharType="end"/>
      </w:r>
      <w:r w:rsidR="00E42D76">
        <w:t>.</w:t>
      </w:r>
      <w:r w:rsidR="00335AEB">
        <w:t xml:space="preserve">This blocking of wave energy leads to a nearly 2 m difference between wave heights observed inside and outside of the </w:t>
      </w:r>
      <w:r w:rsidR="00265B9A">
        <w:t xml:space="preserve">bay </w:t>
      </w:r>
      <w:r w:rsidR="00265B9A">
        <w:fldChar w:fldCharType="begin"/>
      </w:r>
      <w:r w:rsidR="00265B9A">
        <w:instrText xml:space="preserve"> ADDIN ZOTERO_ITEM CSL_CITATION {"citationID":"xwsNSs1D","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265B9A">
        <w:fldChar w:fldCharType="separate"/>
      </w:r>
      <w:r w:rsidR="00265B9A" w:rsidRPr="00265B9A">
        <w:rPr>
          <w:rFonts w:ascii="Aptos" w:hAnsi="Aptos"/>
        </w:rPr>
        <w:t>(Boyd et al., 2014)</w:t>
      </w:r>
      <w:r w:rsidR="00265B9A">
        <w:fldChar w:fldCharType="end"/>
      </w:r>
      <w:r w:rsidR="00265B9A">
        <w:t xml:space="preserve">. </w:t>
      </w:r>
      <w:r w:rsidR="00DB28D3">
        <w:t xml:space="preserve">The eastern periphery generally experiences greater wave heights compared to the west </w:t>
      </w:r>
      <w:r w:rsidR="00DB28D3">
        <w:fldChar w:fldCharType="begin"/>
      </w:r>
      <w:r w:rsidR="00DB28D3">
        <w:instrText xml:space="preserve"> ADDIN ZOTERO_ITEM CSL_CITATION {"citationID":"orIPcTRR","properties":{"formattedCitation":"(Boyd et al., 2014)","plainCitation":"(Boyd et al., 2014)","noteIndex":0},"citationItems":[{"id":955,"uris":["http://zotero.org/users/14070386/items/UZCQ2ZWW"],"itemData":{"id":955,"type":"article-journal","abstract":"As part of its strategic planning for integrated coastal management and the research \nneeds of the country, the Department of Environmental Affairs (DEA) through its Oceans and Coastal Branch (O&amp;C) intends to pursue a study of the aspects of coastal vulnerability on a national scale but also in order to provide decision support on a local scale. Both the DEA and the Council for Scientific and Industrial Research\n(CSIR) recognise the key importance of expanding the knowledge base of coastal\nhazards, the vulnerability that these create and the risks that require mitigation. In this context, a solicited proposal was prepared by the CSIR at the request of Dr Alan\nBoyd from the DEA (O&amp;C). The proposal was developed under the auspices of the\nMemorandum of Understanding (MoU) between the CSIR and the South African\nGovernment through the DEA that was signed by the Chief Executive Director of the CSIR, Dr Sibusiso Sibisi, and Ms Nosipho Ngcaba in her capacity as Director General of the DEA on the 21st of September 2012. The MoU established cooperation between the parties on matters of common interest, particularly with respect to national priorities, research and development, and capability development in the environmental sector. The particular proposal for Phase 1 of the study (which is the subject of this report) was in response to the areas of cooperating particularly dealing with a) adapting to and mitigating climate change and b) sustainable environmental management but not excluding c) ecosystems service delivery for a safe and secure South Africa (SA).","title":"Determination of the Inshore wave climate along the South African coast - Phase 1 for Coastal Hazard and Vulnerability Assessment","author":[{"family":"Boyd","given":"Alan"},{"family":"Theron","given":"Andre"},{"family":"Rossouw","given":"Marius"},{"family":"Rautenbach","given":"Christo"},{"family":"Saint","given":"Ursula"},{"family":"Maherry","given":"Ashton"},{"family":"August","given":"Mario"}],"issued":{"date-parts":[["2014",6,9]]}}}],"schema":"https://github.com/citation-style-language/schema/raw/master/csl-citation.json"} </w:instrText>
      </w:r>
      <w:r w:rsidR="00DB28D3">
        <w:fldChar w:fldCharType="separate"/>
      </w:r>
      <w:r w:rsidR="00DB28D3" w:rsidRPr="00DB28D3">
        <w:rPr>
          <w:rFonts w:ascii="Aptos" w:hAnsi="Aptos"/>
        </w:rPr>
        <w:t>(Boyd et al., 2014)</w:t>
      </w:r>
      <w:r w:rsidR="00DB28D3">
        <w:fldChar w:fldCharType="end"/>
      </w:r>
      <w:r w:rsidR="00DB28D3">
        <w:t>.</w:t>
      </w:r>
      <w:r w:rsidR="00E42D76">
        <w:t xml:space="preserve"> </w:t>
      </w:r>
      <w:r w:rsidR="00BF2D6E">
        <w:t xml:space="preserve">Swell </w:t>
      </w:r>
      <w:r w:rsidR="00DD2F5C">
        <w:t>entering the bay has long been thought to be influenced by Rocky Bank</w:t>
      </w:r>
      <w:r w:rsidR="00532D28">
        <w:t xml:space="preserve">, shown in </w:t>
      </w:r>
      <w:r w:rsidR="00044D97">
        <w:t>Fig 7</w:t>
      </w:r>
      <w:r w:rsidR="00571E93">
        <w:t xml:space="preserve"> (Shipley, 1946) and Salonen (2019) investigated this </w:t>
      </w:r>
      <w:r w:rsidR="00256107">
        <w:t xml:space="preserve">with a series of </w:t>
      </w:r>
      <w:r w:rsidR="00877DD9">
        <w:rPr>
          <w:noProof/>
        </w:rPr>
        <mc:AlternateContent>
          <mc:Choice Requires="wpg">
            <w:drawing>
              <wp:anchor distT="0" distB="0" distL="114300" distR="114300" simplePos="0" relativeHeight="251664384" behindDoc="0" locked="0" layoutInCell="1" allowOverlap="1" wp14:anchorId="42963710" wp14:editId="150F7094">
                <wp:simplePos x="0" y="0"/>
                <wp:positionH relativeFrom="column">
                  <wp:posOffset>-56515</wp:posOffset>
                </wp:positionH>
                <wp:positionV relativeFrom="paragraph">
                  <wp:posOffset>435610</wp:posOffset>
                </wp:positionV>
                <wp:extent cx="5731510" cy="3184525"/>
                <wp:effectExtent l="0" t="0" r="2540" b="0"/>
                <wp:wrapTopAndBottom/>
                <wp:docPr id="746849062" name="Group 10"/>
                <wp:cNvGraphicFramePr/>
                <a:graphic xmlns:a="http://schemas.openxmlformats.org/drawingml/2006/main">
                  <a:graphicData uri="http://schemas.microsoft.com/office/word/2010/wordprocessingGroup">
                    <wpg:wgp>
                      <wpg:cNvGrpSpPr/>
                      <wpg:grpSpPr>
                        <a:xfrm>
                          <a:off x="0" y="0"/>
                          <a:ext cx="5731510" cy="3184525"/>
                          <a:chOff x="0" y="0"/>
                          <a:chExt cx="5731510" cy="3184525"/>
                        </a:xfrm>
                      </wpg:grpSpPr>
                      <pic:pic xmlns:pic="http://schemas.openxmlformats.org/drawingml/2006/picture">
                        <pic:nvPicPr>
                          <pic:cNvPr id="1233630734" name="Picture 9"/>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731510" cy="2721610"/>
                          </a:xfrm>
                          <a:prstGeom prst="rect">
                            <a:avLst/>
                          </a:prstGeom>
                        </pic:spPr>
                      </pic:pic>
                      <wps:wsp>
                        <wps:cNvPr id="1228090617" name="Text Box 1"/>
                        <wps:cNvSpPr txBox="1"/>
                        <wps:spPr>
                          <a:xfrm>
                            <a:off x="0" y="2778760"/>
                            <a:ext cx="5731510" cy="405765"/>
                          </a:xfrm>
                          <a:prstGeom prst="rect">
                            <a:avLst/>
                          </a:prstGeom>
                          <a:solidFill>
                            <a:prstClr val="white"/>
                          </a:solidFill>
                          <a:ln>
                            <a:noFill/>
                          </a:ln>
                        </wps:spPr>
                        <wps:txbx>
                          <w:txbxContent>
                            <w:p w14:paraId="5831605D" w14:textId="36DCFC1B" w:rsidR="00877DD9" w:rsidRPr="00F214B8" w:rsidRDefault="00877DD9" w:rsidP="00877DD9">
                              <w:pPr>
                                <w:pStyle w:val="Caption"/>
                              </w:pPr>
                              <w:r>
                                <w:t xml:space="preserve">Figure </w:t>
                              </w:r>
                              <w:r>
                                <w:fldChar w:fldCharType="begin"/>
                              </w:r>
                              <w:r>
                                <w:instrText xml:space="preserve"> SEQ Figure \* ARABIC </w:instrText>
                              </w:r>
                              <w:r>
                                <w:fldChar w:fldCharType="separate"/>
                              </w:r>
                              <w:r w:rsidR="004F7E20">
                                <w:rPr>
                                  <w:noProof/>
                                </w:rPr>
                                <w:t>7</w:t>
                              </w:r>
                              <w:r>
                                <w:fldChar w:fldCharType="end"/>
                              </w:r>
                              <w:r>
                                <w:t xml:space="preserve">) </w:t>
                              </w:r>
                              <w:r w:rsidRPr="00F214B8">
                                <w:t xml:space="preserve">Three-dimensional visualisation of Rocky Bank. The viewing angle is consistent with the predominant swell direction </w:t>
                              </w:r>
                              <w:r w:rsidRPr="00F214B8">
                                <w:fldChar w:fldCharType="begin"/>
                              </w:r>
                              <w:r w:rsidRPr="00F214B8">
                                <w:instrText xml:space="preserve"> ADDIN ZOTERO_ITEM CSL_CITATION {"citationID":"LGPWqnWf","properties":{"formattedCitation":"(Salonen and Rautenbach, 2021)","plainCitation":"(Salonen and Rautenbach, 2021)","noteIndex":0},"citationItems":[{"id":547,"uris":["http://zotero.org/users/14070386/items/CCFMG7UJ"],"itemData":{"id":547,"type":"article-journal","abstract":"A seamount called Rocky Bank (RB) has been suspected to spatially focus wave energy toward the eastern periphery of False Bay, South Africa, where it is not uncommon for fishermen to get washed off by waves. Situated at the bay’s mouth, the submerged seamount acts like a refracting lens for incoming long-crested swell. The present study aims at understanding the wave transformation effects of RB and the nearshore bathymetry using the phase-averaging spectral wave model simulating waves in the nearshore. Open ocean conditions around the Cape Peninsula, derived from National Center for Environmental Prediction reanalysis products, were used as model boundary conditions. To establish RB’s influence, a bathymetry without RB was created. The model output indicated that coastal significant wave heights were 9% greater when RB was removed. This difference was largest for smaller incident significant wave height and increasing incident peak period. RB also causes wave convergence via refraction and presents evidence for spatial focusing, a coincidental interference, extreme wave generating mechanism. This result, together with recorded incidents and anecdotal evidence, suggests that the wave transformation effects of RB may be leading to extreme waves along the eastern periphery. Evidence for spatial focusing toward the eastern periphery occurred for peak wave directions between 210○ and 245○ true north and for peak periods greater than 13 s. The likelihood of a wave leading to an incident is greater in smaller, long-crested seas based on the recent literature for the region. To extend this study to predict rogue wave events within False Bay, a phase-resolving model would be required.","container-title":"AIP Advances","DOI":"10.1063/5.0055734","ISSN":"2158-3226","issue":"7","language":"en","page":"075209","source":"DOI.org (Crossref)","title":"Toward nearshore, bathymetry induced wave amplification in False Bay, South Africa","volume":"11","author":[{"family":"Salonen","given":"Nicholas"},{"family":"Rautenbach","given":"Christo"}],"issued":{"date-parts":[["2021",7,1]]}}}],"schema":"https://github.com/citation-style-language/schema/raw/master/csl-citation.json"} </w:instrText>
                              </w:r>
                              <w:r w:rsidRPr="00F214B8">
                                <w:fldChar w:fldCharType="separate"/>
                              </w:r>
                              <w:r w:rsidRPr="00F214B8">
                                <w:t>(From Salonen and Rautenbach, 2021)</w:t>
                              </w:r>
                              <w:r w:rsidRPr="00F214B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963710" id="_x0000_s1052" style="position:absolute;margin-left:-4.45pt;margin-top:34.3pt;width:451.3pt;height:250.75pt;z-index:251664384;mso-position-horizontal-relative:text;mso-position-vertical-relative:text" coordsize="57315,3184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U6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">
                <v:shape id="Picture 9" o:spid="_x0000_s1053" type="#_x0000_t75" style="position:absolute;width:57315;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">
                  <v:imagedata r:id="rId28" o:title=""/>
                </v:shape>
                <v:shape id="Text Box 1" o:spid="_x0000_s1054" type="#_x0000_t202" style="position:absolute;top:27787;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" stroked="f">
                  <v:textbox style="mso-fit-shape-to-text:t" inset="0,0,0,0">
                    <w:txbxContent>
                      <w:p w14:paraId="5831605D" w14:textId="36DCFC1B" w:rsidR="00877DD9" w:rsidRPr="00F214B8" w:rsidRDefault="00877DD9" w:rsidP="00877DD9">
                        <w:pPr>
                          <w:pStyle w:val="Caption"/>
                        </w:pPr>
                        <w:r>
                          <w:t xml:space="preserve">Figure </w:t>
                        </w:r>
                        <w:r>
                          <w:fldChar w:fldCharType="begin"/>
                        </w:r>
                        <w:r>
                          <w:instrText xml:space="preserve"> SEQ Figure \* ARABIC </w:instrText>
                        </w:r>
                        <w:r>
                          <w:fldChar w:fldCharType="separate"/>
                        </w:r>
                        <w:r w:rsidR="004F7E20">
                          <w:rPr>
                            <w:noProof/>
                          </w:rPr>
                          <w:t>7</w:t>
                        </w:r>
                        <w:r>
                          <w:fldChar w:fldCharType="end"/>
                        </w:r>
                        <w:r>
                          <w:t xml:space="preserve">) </w:t>
                        </w:r>
                        <w:r w:rsidRPr="00F214B8">
                          <w:t xml:space="preserve">Three-dimensional visualisation of Rocky Bank. The viewing angle is consistent with the predominant swell direction </w:t>
                        </w:r>
                        <w:r w:rsidRPr="00F214B8">
                          <w:fldChar w:fldCharType="begin"/>
                        </w:r>
                        <w:r w:rsidRPr="00F214B8">
                          <w:instrText xml:space="preserve"> ADDIN ZOTERO_ITEM CSL_CITATION {"citationID":"LGPWqnWf","properties":{"formattedCitation":"(Salonen and Rautenbach, 2021)","plainCitation":"(Salonen and Rautenbach, 2021)","noteIndex":0},"citationItems":[{"id":547,"uris":["http://zotero.org/users/14070386/items/CCFMG7UJ"],"itemData":{"id":547,"type":"article-journal","abstract":"A seamount called Rocky Bank (RB) has been suspected to spatially focus wave energy toward the eastern periphery of False Bay, South Africa, where it is not uncommon for fishermen to get washed off by waves. Situated at the bay’s mouth, the submerged seamount acts like a refracting lens for incoming long-crested swell. The present study aims at understanding the wave transformation effects of RB and the nearshore bathymetry using the phase-averaging spectral wave model simulating waves in the nearshore. Open ocean conditions around the Cape Peninsula, derived from National Center for Environmental Prediction reanalysis products, were used as model boundary conditions. To establish RB’s influence, a bathymetry without RB was created. The model output indicated that coastal significant wave heights were 9% greater when RB was removed. This difference was largest for smaller incident significant wave height and increasing incident peak period. RB also causes wave convergence via refraction and presents evidence for spatial focusing, a coincidental interference, extreme wave generating mechanism. This result, together with recorded incidents and anecdotal evidence, suggests that the wave transformation effects of RB may be leading to extreme waves along the eastern periphery. Evidence for spatial focusing toward the eastern periphery occurred for peak wave directions between 210○ and 245○ true north and for peak periods greater than 13 s. The likelihood of a wave leading to an incident is greater in smaller, long-crested seas based on the recent literature for the region. To extend this study to predict rogue wave events within False Bay, a phase-resolving model would be required.","container-title":"AIP Advances","DOI":"10.1063/5.0055734","ISSN":"2158-3226","issue":"7","language":"en","page":"075209","source":"DOI.org (Crossref)","title":"Toward nearshore, bathymetry induced wave amplification in False Bay, South Africa","volume":"11","author":[{"family":"Salonen","given":"Nicholas"},{"family":"Rautenbach","given":"Christo"}],"issued":{"date-parts":[["2021",7,1]]}}}],"schema":"https://github.com/citation-style-language/schema/raw/master/csl-citation.json"} </w:instrText>
                        </w:r>
                        <w:r w:rsidRPr="00F214B8">
                          <w:fldChar w:fldCharType="separate"/>
                        </w:r>
                        <w:r w:rsidRPr="00F214B8">
                          <w:t>(From Salonen and Rautenbach, 2021)</w:t>
                        </w:r>
                        <w:r w:rsidRPr="00F214B8">
                          <w:fldChar w:fldCharType="end"/>
                        </w:r>
                      </w:p>
                    </w:txbxContent>
                  </v:textbox>
                </v:shape>
                <w10:wrap type="topAndBottom"/>
              </v:group>
            </w:pict>
          </mc:Fallback>
        </mc:AlternateContent>
      </w:r>
      <w:r w:rsidR="00256107">
        <w:t>experiments using</w:t>
      </w:r>
      <w:r w:rsidR="00743133">
        <w:t xml:space="preserve"> the S</w:t>
      </w:r>
      <w:r w:rsidR="005A18EE">
        <w:t>imulating Waves Nearshore</w:t>
      </w:r>
      <w:r w:rsidR="00256107">
        <w:t xml:space="preserve"> </w:t>
      </w:r>
      <w:r w:rsidR="005A18EE">
        <w:t>(</w:t>
      </w:r>
      <w:r w:rsidR="00256107">
        <w:t>SWAN</w:t>
      </w:r>
      <w:r w:rsidR="005A18EE">
        <w:t>) model</w:t>
      </w:r>
      <w:r w:rsidR="00ED6351">
        <w:t>.</w:t>
      </w:r>
      <w:r w:rsidR="00564816">
        <w:t xml:space="preserve"> </w:t>
      </w:r>
    </w:p>
    <w:p w14:paraId="2854B74B" w14:textId="773B9184" w:rsidR="00975BB9" w:rsidRDefault="00636D91" w:rsidP="0003083A">
      <w:r>
        <w:t xml:space="preserve">The main observation was the occurrence of convergent wave energy within the bay due to refraction </w:t>
      </w:r>
      <w:r w:rsidR="00E14A58">
        <w:t>and spatial focussing caused by Rocky Bank.</w:t>
      </w:r>
      <w:r w:rsidR="007D1777">
        <w:t xml:space="preserve"> This leads to </w:t>
      </w:r>
      <w:r w:rsidR="008A7BB8">
        <w:t>an</w:t>
      </w:r>
      <w:r w:rsidR="007D1777">
        <w:t xml:space="preserve"> observed reduction in coastal wave heights in the lee of Rocky </w:t>
      </w:r>
      <w:r w:rsidR="00BE3D42">
        <w:t>Bank</w:t>
      </w:r>
      <w:r w:rsidR="00FB1864">
        <w:t xml:space="preserve">. The reduction is amplified by </w:t>
      </w:r>
      <w:r w:rsidR="00D82DBA">
        <w:t xml:space="preserve">increased peak periods. </w:t>
      </w:r>
      <w:r w:rsidR="00623C12">
        <w:t>Peak periods</w:t>
      </w:r>
      <w:r w:rsidR="00BD29D8">
        <w:t xml:space="preserve"> greater than 12 seconds </w:t>
      </w:r>
      <w:r w:rsidR="0059245A">
        <w:t>lead to</w:t>
      </w:r>
      <w:r w:rsidR="005C5EC4">
        <w:t xml:space="preserve"> a convergent wave refraction patter</w:t>
      </w:r>
      <w:r w:rsidR="0060628C">
        <w:t>n</w:t>
      </w:r>
      <w:r w:rsidR="005019BE">
        <w:t xml:space="preserve"> and is indicative of the spatial focussing of wave energy by Rocky Bank.</w:t>
      </w:r>
      <w:r w:rsidR="008E34CE">
        <w:t xml:space="preserve"> Salonen (2019) concluded that </w:t>
      </w:r>
      <w:r w:rsidR="002C0F40">
        <w:t xml:space="preserve">the eastern periphery of the bay, known as the </w:t>
      </w:r>
      <w:r w:rsidR="00DF58E4">
        <w:t>“Death Coast” by local</w:t>
      </w:r>
      <w:r w:rsidR="006E60D0">
        <w:t xml:space="preserve"> anglers,</w:t>
      </w:r>
      <w:r w:rsidR="002C0F40">
        <w:t xml:space="preserve"> is </w:t>
      </w:r>
      <w:r w:rsidR="00DB2364">
        <w:t xml:space="preserve">exposed to the effects of spatial focussing and could experience waves large enough to cause accidents. </w:t>
      </w:r>
    </w:p>
    <w:p w14:paraId="14455D64" w14:textId="536867DC" w:rsidR="002B541F" w:rsidRDefault="00541FE1" w:rsidP="002B541F">
      <w:r>
        <w:t xml:space="preserve">The bay is surrounded by local orographic features and </w:t>
      </w:r>
      <w:r w:rsidR="00F86BB4">
        <w:t xml:space="preserve">semi-sheltered from the incoming swell. </w:t>
      </w:r>
      <w:r w:rsidR="009E0727">
        <w:t>The importance of locally wind driven waves</w:t>
      </w:r>
      <w:r w:rsidR="00F86BB4">
        <w:t xml:space="preserve"> within </w:t>
      </w:r>
      <w:r w:rsidR="00CD4E00">
        <w:t>embayments</w:t>
      </w:r>
      <w:r w:rsidR="009E0727">
        <w:t xml:space="preserve"> is </w:t>
      </w:r>
      <w:r w:rsidR="00A847B2">
        <w:t xml:space="preserve">made clear throughout the literature </w:t>
      </w:r>
      <w:r w:rsidR="00F55529">
        <w:fldChar w:fldCharType="begin"/>
      </w:r>
      <w:r w:rsidR="00F55529">
        <w:instrText xml:space="preserve"> ADDIN ZOTERO_ITEM CSL_CITATION {"citationID":"cBKpS4vw","properties":{"formattedCitation":"(Coleman, 2019; Daniels et al., 2022; de Vos, 2022; Jury, 1991; Salonen, 2019)","plainCitation":"(Coleman, 2019; Daniels et al., 2022; de Vos, 2022; Jury, 1991;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897,"uris":["http://zotero.org/users/14070386/items/FYUZL7N7"],"itemData":{"id":897,"type":"article-journal","container-title":"Transactions of the Royal Society of South Africa","page":"401-418","title":"The weather of False Bay","volume":"47","author":[{"family":"Jury","given":"Mark R."}],"issued":{"date-parts":[["1991"]]}}},{"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00F55529">
        <w:fldChar w:fldCharType="separate"/>
      </w:r>
      <w:r w:rsidR="00F55529" w:rsidRPr="00F55529">
        <w:rPr>
          <w:rFonts w:ascii="Aptos" w:hAnsi="Aptos"/>
        </w:rPr>
        <w:t>(Coleman, 2019; Daniels et al., 2022; de Vos, 2022; Jury, 1991; Salonen, 2019)</w:t>
      </w:r>
      <w:r w:rsidR="00F55529">
        <w:fldChar w:fldCharType="end"/>
      </w:r>
      <w:r w:rsidR="00E92FCB">
        <w:t xml:space="preserve">. </w:t>
      </w:r>
      <w:r w:rsidR="00325BD0">
        <w:t xml:space="preserve">Daniels et al (2022) </w:t>
      </w:r>
      <w:r w:rsidR="00443599">
        <w:t xml:space="preserve">set up experiments using </w:t>
      </w:r>
      <w:r w:rsidR="00B521DC">
        <w:t xml:space="preserve">the SWAN model </w:t>
      </w:r>
      <w:r w:rsidR="009F790B">
        <w:t>forced by wind products</w:t>
      </w:r>
      <w:r w:rsidR="00F5266A">
        <w:t xml:space="preserve"> of various resolutions (to capture orographic effects)</w:t>
      </w:r>
      <w:r w:rsidR="009F790B">
        <w:t xml:space="preserve"> to investigate the effects of local winds on waves and currents within the bay. </w:t>
      </w:r>
      <w:r w:rsidR="00E0507C">
        <w:t>The experiments confirmed that waves on the western periphery are mainly generated by local winds, rather than incoming swell</w:t>
      </w:r>
      <w:r w:rsidR="00856432">
        <w:t xml:space="preserve">. The eastern periphery is more exposed to the predominant swell, as discussed previously, and </w:t>
      </w:r>
      <w:r w:rsidR="00192F72">
        <w:t xml:space="preserve">the wave field is only marginally influenced by local wind forcing. </w:t>
      </w:r>
      <w:r w:rsidR="00640667">
        <w:t>The</w:t>
      </w:r>
      <w:r w:rsidR="00B93126">
        <w:t>se findings are attributed to the</w:t>
      </w:r>
      <w:r w:rsidR="00640667">
        <w:t xml:space="preserve"> h</w:t>
      </w:r>
      <w:r w:rsidR="00E45098">
        <w:t xml:space="preserve">igh resolution </w:t>
      </w:r>
      <w:r w:rsidR="00B93126">
        <w:t xml:space="preserve">wind field provided by the </w:t>
      </w:r>
      <w:r w:rsidR="00640667">
        <w:t>Wind Atlas of South Africa (WASA) product</w:t>
      </w:r>
      <w:r w:rsidR="00B93126">
        <w:t xml:space="preserve">. </w:t>
      </w:r>
    </w:p>
    <w:p w14:paraId="4C6E1C12" w14:textId="4181DA14" w:rsidR="002B541F" w:rsidRPr="00134664" w:rsidRDefault="002B541F" w:rsidP="002B541F">
      <w:pPr>
        <w:rPr>
          <w:b/>
          <w:bCs/>
        </w:rPr>
      </w:pPr>
      <w:r>
        <w:rPr>
          <w:b/>
          <w:bCs/>
        </w:rPr>
        <w:t xml:space="preserve">Effects of </w:t>
      </w:r>
      <w:r w:rsidR="00107D47">
        <w:rPr>
          <w:b/>
          <w:bCs/>
        </w:rPr>
        <w:t>other features? And waves on beaches?</w:t>
      </w:r>
    </w:p>
    <w:p w14:paraId="2D44F166" w14:textId="6A19AFFA" w:rsidR="00162018" w:rsidRPr="00162018" w:rsidRDefault="00162018" w:rsidP="002B541F">
      <w:pPr>
        <w:rPr>
          <w:b/>
          <w:bCs/>
        </w:rPr>
      </w:pPr>
      <w:r>
        <w:t xml:space="preserve">Internal </w:t>
      </w:r>
      <w:r w:rsidR="00D36301">
        <w:t>waves</w:t>
      </w:r>
    </w:p>
    <w:p w14:paraId="5C46891B" w14:textId="5138D611" w:rsidR="0006440D" w:rsidRPr="0005502D" w:rsidRDefault="0006440D" w:rsidP="0006440D">
      <w:pPr>
        <w:pStyle w:val="Heading2"/>
      </w:pPr>
      <w:bookmarkStart w:id="5" w:name="_Toc206596967"/>
      <w:r w:rsidRPr="0005502D">
        <w:t xml:space="preserve">Large scale </w:t>
      </w:r>
      <w:r w:rsidR="009E2919" w:rsidRPr="0005502D">
        <w:t>climate variability</w:t>
      </w:r>
      <w:bookmarkEnd w:id="5"/>
    </w:p>
    <w:p w14:paraId="5A5EA490" w14:textId="1C5AC85E" w:rsidR="006F2AE7" w:rsidRPr="0005502D" w:rsidRDefault="00833687" w:rsidP="009E2919">
      <w:r w:rsidRPr="0005502D">
        <w:t xml:space="preserve">Energy transfers between the ocean and atmosphere are </w:t>
      </w:r>
      <w:r w:rsidR="00CC4A09" w:rsidRPr="0005502D">
        <w:t xml:space="preserve">dynamic and involve complex processes that span all spatio-temporal scales </w:t>
      </w:r>
      <w:r w:rsidR="00CC4A09" w:rsidRPr="0005502D">
        <w:fldChar w:fldCharType="begin"/>
      </w:r>
      <w:r w:rsidR="00CC4A09" w:rsidRPr="0005502D">
        <w:instrText xml:space="preserve"> ADDIN ZOTERO_ITEM CSL_CITATION {"citationID":"g3WcAsHc","properties":{"formattedCitation":"(Ramos et al., 2021)","plainCitation":"(Ramos et al., 2021)","noteIndex":0},"citationItems":[{"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schema":"https://github.com/citation-style-language/schema/raw/master/csl-citation.json"} </w:instrText>
      </w:r>
      <w:r w:rsidR="00CC4A09" w:rsidRPr="0005502D">
        <w:fldChar w:fldCharType="separate"/>
      </w:r>
      <w:r w:rsidR="00CC4A09" w:rsidRPr="0005502D">
        <w:rPr>
          <w:rFonts w:ascii="Aptos" w:hAnsi="Aptos"/>
        </w:rPr>
        <w:t>(Ramos et al., 2021)</w:t>
      </w:r>
      <w:r w:rsidR="00CC4A09" w:rsidRPr="0005502D">
        <w:fldChar w:fldCharType="end"/>
      </w:r>
      <w:r w:rsidR="001410EA" w:rsidRPr="0005502D">
        <w:t xml:space="preserve">. </w:t>
      </w:r>
      <w:r w:rsidR="00D16E8C" w:rsidRPr="0005502D">
        <w:t xml:space="preserve">Climate </w:t>
      </w:r>
      <w:r w:rsidR="00651EEC" w:rsidRPr="0005502D">
        <w:t>oscillation</w:t>
      </w:r>
      <w:r w:rsidR="00E2723F" w:rsidRPr="0005502D">
        <w:t xml:space="preserve">s are known to </w:t>
      </w:r>
      <w:r w:rsidR="0024382F" w:rsidRPr="0005502D">
        <w:t xml:space="preserve">influence sea level pressures as well as wind patterns, which in turn affects </w:t>
      </w:r>
      <w:r w:rsidR="00005154" w:rsidRPr="0005502D">
        <w:t xml:space="preserve">surface ocean waves </w:t>
      </w:r>
      <w:r w:rsidR="00005154" w:rsidRPr="0005502D">
        <w:fldChar w:fldCharType="begin"/>
      </w:r>
      <w:r w:rsidR="00005154" w:rsidRPr="0005502D">
        <w:instrText xml:space="preserve"> ADDIN ZOTERO_ITEM CSL_CITATION {"citationID":"Bza3GT3e","properties":{"formattedCitation":"(Hemer et al., 2010; Ramos et al., 2021)","plainCitation":"(Hemer et al., 2010; Ramos et al., 2021)","noteIndex":0},"citationItems":[{"id":946,"uris":["http://zotero.org/users/14070386/items/IZSZHDNT"],"itemData":{"id":946,"type":"article-journal","abstract":"The effect of interannual climate variability and change on the historic, directional wave climate of the Southern Hemisphere is presented. Owing to a lack of in situ wave observations, wave climate in the Southern Hemisphere is determined from satellite altimetry and global ocean wave models. Altimeter data span the period 1985 to present, with the exception of a 2-year gap in 1989–1991. Interannual variability and trends in the significant wave height are determined from the satellite altimeter record (1991 to present), and the dominant modes of variability are identified using an empirical orthogonal function (EOF) analysis. Significant wave heights in the Southern Ocean are observed to show a strong positive correlation with the Southern Annular Mode (SAM), particularly during Austral autumn and winter months. Correlation between altimeter derived significant wave heights and the Southern Oscillation Index is observed in the Pacific basin, which is consistent with several previous studies. Variability and trends of the directional wave climate are determined using the ERA-40 Waves Re-analysis for the period 1980–2001. Significant wave height, mean wave period and mean wave direction data are used to describe the climate of the wave energy flux vector. An EOF analysis of the wave energy flux vector is carried out to determine the dominant modes of variability of the directional seasonal wave energy flux climate. The dominant mode of variability during autumn and winter months is strongly correlated to the SAM. There is an anti-clockwise rotation of wave direction with the southward intensification of the Southern Ocean storm belt associated with the SAM. Clockwise rotation of flux vectors is observed in the Western Pacific Ocean during El-Nino events. Directional variability of the wave energy flux in the Western Pacific Ocean has previously been shown to be of importance to sand transport along the south-eastern Australian margin, and the New Zealand region. The directional variability of the wave energy flux of the Southern Ocean associated with the SAM is expected to be of importance to the wave-driven currents responsible for the transport of sand along coastal margins in the Southern Hemisphere, in particular those on the Southern and Western coastal margins of the Australian continent. Copyright © 2009 Royal Meteorological Society","container-title":"International Journal of Climatology","DOI":"10.1002/joc.1900","ISSN":"1097-0088","issue":"4","language":"en","license":"Copyright © 2009 Royal Meteorological Society","note":"_eprint: https://rmets.onlinelibrary.wiley.com/doi/pdf/10.1002/joc.1900","page":"475-491","source":"Wiley Online Library","title":"Variability and trends in the directional wave climate of the Southern Hemisphere","volume":"30","author":[{"family":"Hemer","given":"Mark A."},{"family":"Church","given":"John A."},{"family":"Hunter","given":"John R."}],"issued":{"date-parts":[["2010"]]}}},{"id":947,"uris":["http://zotero.org/users/14070386/items/JVUPJ92F"],"itemData":{"id":947,"type":"article-journal","abstract":"Modes of variability in ocean wave conditions are coupled to atmospheric circulation changes due to exchange of energy and momentum at the interface. Here, we explored for the South Atlantic Ocean the relations between three main climate oscillations (El Niño–Southern Oscillation [ENSO], Southern Annular Mode [SAM], and Pacific Decadal Oscillation [PDO]), four wave parameters (significant wave height [Hs], mean wave period [Tm], and zonal [Dm,x] and meridional [Dm,y] wave direction components) and wind parameters (wind speed [WS10], and zonal [u10] and meridional [v10] components). For this purpose, we regressed wind and wave parameters against the oscillation indices to create spatial composites of slope values, quantifying the correlation between wave parameters and indices. An EOF (empirical orthogonal function) analysis was also carried out to identify variability modes of wave parameters and to associate them to each climate index. The combining effects of ENSO and SAM were analysed by calculating Hs, Tm and wind speed anomalies for the periods in which the phases of these oscillations co-occur. We found important correlations not only with the dominant mode of variability, but also with secondary and even quaternary modes. For ENSO, negative correlations between the Oceanic Niño Index (ONI) and Hs, Tm, and Dm,x in the northwest part of the South Atlantic Ocean were highlighted, with a decrease (increase) of up to 8 cm of Hs per ONI unit in El Niño (La Niña) events. We established positive correlations also between ONI and these wave parameters in subtropical regions along the western African coast during austral summer, which were intensified by negative SAM. During autumn, however, we observed La Niña positive Hs anomalies for this region, which were also intensified by negative SAM. Finally, we found new, significant correlations between South Atlantic Ocean wave climate and SAM. We determined that the PDO index has negative correlations with Hs and Tm, while directional components present stronger variability.","container-title":"Progress in Oceanography","DOI":"10.1016/j.pocean.2021.102660","ISSN":"0079-6611","journalAbbreviation":"Progress in Oceanography","page":"102660","source":"ScienceDirect","title":"Relationships between large-scale climate modes and the South Atlantic Ocean wave climate","volume":"197","author":[{"family":"Ramos","given":"Marília S."},{"family":"Farina","given":"Leandro"},{"family":"Faria","given":"Sérgio Henrique"},{"family":"Li","given":"Chen"}],"issued":{"date-parts":[["2021",9,1]]}}}],"schema":"https://github.com/citation-style-language/schema/raw/master/csl-citation.json"} </w:instrText>
      </w:r>
      <w:r w:rsidR="00005154" w:rsidRPr="0005502D">
        <w:fldChar w:fldCharType="separate"/>
      </w:r>
      <w:r w:rsidR="00005154" w:rsidRPr="0005502D">
        <w:rPr>
          <w:rFonts w:ascii="Aptos" w:hAnsi="Aptos"/>
        </w:rPr>
        <w:t>(Hemer et al., 2010; Ramos et al., 2021)</w:t>
      </w:r>
      <w:r w:rsidR="00005154" w:rsidRPr="0005502D">
        <w:fldChar w:fldCharType="end"/>
      </w:r>
      <w:r w:rsidR="000273C3" w:rsidRPr="0005502D">
        <w:t xml:space="preserve">. Few studies have </w:t>
      </w:r>
      <w:r w:rsidR="003C1F79" w:rsidRPr="0005502D">
        <w:t xml:space="preserve">looked into the role of </w:t>
      </w:r>
      <w:r w:rsidR="00D51E57" w:rsidRPr="0005502D">
        <w:t xml:space="preserve">these oscillations, and their effect on atmospheric circulation in the region of the South Atlantic. </w:t>
      </w:r>
    </w:p>
    <w:p w14:paraId="42E779A0" w14:textId="383D0FC5" w:rsidR="00E71632" w:rsidRPr="0005502D" w:rsidRDefault="001537FE" w:rsidP="009E2919">
      <w:r w:rsidRPr="0005502D">
        <w:t>Veitch et al. (2019) investigated the effects of El Ni</w:t>
      </w:r>
      <w:r w:rsidR="00805BE5" w:rsidRPr="0005502D">
        <w:t>ñ</w:t>
      </w:r>
      <w:r w:rsidR="00805BE5" w:rsidRPr="0005502D">
        <w:t xml:space="preserve">o Southern Oscillation (ENSO) and </w:t>
      </w:r>
      <w:r w:rsidR="00E930D1" w:rsidRPr="0005502D">
        <w:t xml:space="preserve">the Southern Annular Mode (SAM) on the </w:t>
      </w:r>
      <w:r w:rsidR="00D11225" w:rsidRPr="0005502D">
        <w:t xml:space="preserve">intensity of and </w:t>
      </w:r>
      <w:r w:rsidR="00E930D1" w:rsidRPr="0005502D">
        <w:t>adjustment of mid-latitude cyclone tracks (cold fronts)</w:t>
      </w:r>
      <w:r w:rsidR="006A22F7" w:rsidRPr="0005502D">
        <w:t xml:space="preserve">. This was paired with data from the Cape Point wave record to elucidate the </w:t>
      </w:r>
      <w:r w:rsidR="0073682E" w:rsidRPr="0005502D">
        <w:t>effect on the wave climate.</w:t>
      </w:r>
      <w:r w:rsidR="00AC4406" w:rsidRPr="0005502D">
        <w:t xml:space="preserve"> A posi</w:t>
      </w:r>
      <w:r w:rsidR="00854F87" w:rsidRPr="0005502D">
        <w:t xml:space="preserve">tive (negative) ENSO is associated with a positive </w:t>
      </w:r>
      <w:r w:rsidR="00585D2A" w:rsidRPr="0005502D">
        <w:t>(negative) sea surface temperature anomaly in the central/eastern tropical Pacific. A positive (negative) SAM is associated with pressure gradient changes between the mid and high latitudes in the southern hemisphere. A positive (negative) westerly wind speed anomaly is associated with a poleward (equatorward) shift in storm tracks.</w:t>
      </w:r>
      <w:r w:rsidR="0073682E" w:rsidRPr="0005502D">
        <w:t xml:space="preserve"> </w:t>
      </w:r>
      <w:r w:rsidR="00AA3CC1" w:rsidRPr="0005502D">
        <w:t xml:space="preserve">A </w:t>
      </w:r>
      <w:r w:rsidR="005308DE" w:rsidRPr="0005502D">
        <w:t xml:space="preserve">summary of </w:t>
      </w:r>
      <w:r w:rsidR="00585D2A" w:rsidRPr="0005502D">
        <w:t>Veitch et al. (2019)’s</w:t>
      </w:r>
      <w:r w:rsidR="005308DE" w:rsidRPr="0005502D">
        <w:t xml:space="preserve"> findings </w:t>
      </w:r>
      <w:r w:rsidR="00585D2A" w:rsidRPr="0005502D">
        <w:t>follow</w:t>
      </w:r>
      <w:r w:rsidR="00782065" w:rsidRPr="0005502D">
        <w:t>:</w:t>
      </w:r>
    </w:p>
    <w:p w14:paraId="2B1C33E5" w14:textId="77777777" w:rsidR="00585D2A" w:rsidRPr="0005502D" w:rsidRDefault="00585D2A" w:rsidP="009E2919">
      <w:pPr>
        <w:rPr>
          <w:b/>
          <w:bCs/>
        </w:rPr>
      </w:pPr>
      <w:r w:rsidRPr="0005502D">
        <w:rPr>
          <w:b/>
          <w:bCs/>
        </w:rPr>
        <w:t>Winter (JJA)</w:t>
      </w:r>
    </w:p>
    <w:p w14:paraId="58287132" w14:textId="67A2899B" w:rsidR="00782065" w:rsidRPr="0005502D" w:rsidRDefault="00585D2A" w:rsidP="009E2919">
      <w:r w:rsidRPr="0005502D">
        <w:t xml:space="preserve">The </w:t>
      </w:r>
      <w:r w:rsidR="00F16AC8" w:rsidRPr="0005502D">
        <w:t xml:space="preserve">mean wave height </w:t>
      </w:r>
      <w:r w:rsidR="00231048" w:rsidRPr="0005502D">
        <w:t>was not related to ENSO or SAM.</w:t>
      </w:r>
      <w:r w:rsidR="00E30F4A" w:rsidRPr="0005502D">
        <w:t xml:space="preserve"> Mean wave direction </w:t>
      </w:r>
      <w:r w:rsidR="00B60638" w:rsidRPr="0005502D">
        <w:t>changes to become more southerly</w:t>
      </w:r>
      <w:r w:rsidR="00EC3EAF" w:rsidRPr="0005502D">
        <w:t>, with a</w:t>
      </w:r>
      <w:r w:rsidR="00FF34C4" w:rsidRPr="0005502D">
        <w:t xml:space="preserve"> </w:t>
      </w:r>
      <w:r w:rsidR="00EC3EAF" w:rsidRPr="0005502D">
        <w:t xml:space="preserve">clear shift between 1980-1992 and </w:t>
      </w:r>
      <w:r w:rsidR="00FB3C87" w:rsidRPr="0005502D">
        <w:t>1994 -2006</w:t>
      </w:r>
      <w:r w:rsidR="00B60638" w:rsidRPr="0005502D">
        <w:t>.</w:t>
      </w:r>
      <w:r w:rsidR="00231048" w:rsidRPr="0005502D">
        <w:t xml:space="preserve"> </w:t>
      </w:r>
      <w:r w:rsidR="00F6249F" w:rsidRPr="0005502D">
        <w:t xml:space="preserve">The phase of SAM affected the frequency of extreme wave events, with a </w:t>
      </w:r>
      <w:r w:rsidR="004D3D1C" w:rsidRPr="0005502D">
        <w:t>reduction (increase) during a positive (negative) SAM.</w:t>
      </w:r>
    </w:p>
    <w:p w14:paraId="371ED2BA" w14:textId="658DE993" w:rsidR="008F2048" w:rsidRPr="0005502D" w:rsidRDefault="008F2048" w:rsidP="009E2919">
      <w:pPr>
        <w:rPr>
          <w:b/>
          <w:bCs/>
        </w:rPr>
      </w:pPr>
      <w:r w:rsidRPr="0005502D">
        <w:rPr>
          <w:b/>
          <w:bCs/>
        </w:rPr>
        <w:t>Summer (DJF)</w:t>
      </w:r>
    </w:p>
    <w:p w14:paraId="3D0E7A69" w14:textId="4AA11301" w:rsidR="00E97568" w:rsidRPr="0005502D" w:rsidRDefault="00A801EE" w:rsidP="009E2919">
      <w:r w:rsidRPr="0005502D">
        <w:t xml:space="preserve">Waves are generally smaller and more southerly. </w:t>
      </w:r>
      <w:r w:rsidR="006122EC" w:rsidRPr="0005502D">
        <w:t>A</w:t>
      </w:r>
      <w:r w:rsidR="00A82A3B" w:rsidRPr="0005502D">
        <w:t xml:space="preserve"> negative</w:t>
      </w:r>
      <w:r w:rsidR="006122EC" w:rsidRPr="0005502D">
        <w:t xml:space="preserve"> (</w:t>
      </w:r>
      <w:r w:rsidR="00A82A3B" w:rsidRPr="0005502D">
        <w:t>positive</w:t>
      </w:r>
      <w:r w:rsidR="006122EC" w:rsidRPr="0005502D">
        <w:t>) SAM is associated with larger (s</w:t>
      </w:r>
      <w:r w:rsidR="00017C69" w:rsidRPr="0005502D">
        <w:t xml:space="preserve">maller) more westerly (southerly) waves. </w:t>
      </w:r>
      <w:r w:rsidR="004B68B7" w:rsidRPr="0005502D">
        <w:t>A negative (positive) ENSO is associated with smaller (larger) more southerly (westerly) waves</w:t>
      </w:r>
      <w:r w:rsidR="00480D88" w:rsidRPr="0005502D">
        <w:t>. The co-occurrence of a positive ENSO and negative S</w:t>
      </w:r>
      <w:r w:rsidR="0041451C" w:rsidRPr="0005502D">
        <w:t xml:space="preserve">AM lead to an increase in </w:t>
      </w:r>
      <w:r w:rsidR="008F5592" w:rsidRPr="0005502D">
        <w:t xml:space="preserve">westerly wave heights. </w:t>
      </w:r>
    </w:p>
    <w:p w14:paraId="48EE9B06" w14:textId="43660A77" w:rsidR="00BE6BFA" w:rsidRPr="0005502D" w:rsidRDefault="009F1CE2" w:rsidP="008A3E3E">
      <w:pPr>
        <w:pStyle w:val="Heading2"/>
      </w:pPr>
      <w:bookmarkStart w:id="6" w:name="_Toc206596968"/>
      <w:r w:rsidRPr="0005502D">
        <w:t>Circulation</w:t>
      </w:r>
      <w:bookmarkEnd w:id="6"/>
      <w:r w:rsidRPr="0005502D">
        <w:t xml:space="preserve"> </w:t>
      </w:r>
      <w:r w:rsidR="00BE6BFA" w:rsidRPr="0005502D">
        <w:t xml:space="preserve"> </w:t>
      </w:r>
    </w:p>
    <w:p w14:paraId="6EC58E37" w14:textId="732BB9BD" w:rsidR="00F24508" w:rsidRPr="0005502D" w:rsidRDefault="00D34E46" w:rsidP="00F24508">
      <w:r w:rsidRPr="0005502D">
        <w:t>The</w:t>
      </w:r>
      <w:r w:rsidR="00CB5D07" w:rsidRPr="0005502D">
        <w:t xml:space="preserve"> circulation in False Bay is </w:t>
      </w:r>
      <w:r w:rsidR="0078123A" w:rsidRPr="0005502D">
        <w:t xml:space="preserve">highly dynamic at sub-seasonal to decadal time scales and </w:t>
      </w:r>
      <w:r w:rsidR="006507A0" w:rsidRPr="0005502D">
        <w:t xml:space="preserve">is </w:t>
      </w:r>
      <w:r w:rsidR="003777F5" w:rsidRPr="0005502D">
        <w:t xml:space="preserve">alternate in nature </w:t>
      </w:r>
      <w:r w:rsidR="003777F5" w:rsidRPr="0005502D">
        <w:fldChar w:fldCharType="begin"/>
      </w:r>
      <w:r w:rsidR="003777F5" w:rsidRPr="0005502D">
        <w:instrText xml:space="preserve"> ADDIN ZOTERO_ITEM CSL_CITATION {"citationID":"kkIyjuFv","properties":{"formattedCitation":"(Dufois and Rouault, 2012)","plainCitation":"(Dufois and Rouault, 2012)","noteIndex":0},"citationItems":[{"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schema":"https://github.com/citation-style-language/schema/raw/master/csl-citation.json"} </w:instrText>
      </w:r>
      <w:r w:rsidR="003777F5" w:rsidRPr="0005502D">
        <w:fldChar w:fldCharType="separate"/>
      </w:r>
      <w:r w:rsidR="003777F5" w:rsidRPr="0005502D">
        <w:t>(Dufois and Rouault, 2012)</w:t>
      </w:r>
      <w:r w:rsidR="003777F5" w:rsidRPr="0005502D">
        <w:fldChar w:fldCharType="end"/>
      </w:r>
      <w:r w:rsidR="00836D1C" w:rsidRPr="0005502D">
        <w:t xml:space="preserve">. </w:t>
      </w:r>
    </w:p>
    <w:p w14:paraId="358E0379" w14:textId="42813599" w:rsidR="007844CC" w:rsidRPr="0005502D" w:rsidRDefault="001A3A6E" w:rsidP="00F24508">
      <w:r>
        <w:t xml:space="preserve">Good </w:t>
      </w:r>
      <w:r w:rsidR="00A42124">
        <w:t>summary in Daniels et al 2022</w:t>
      </w:r>
    </w:p>
    <w:p w14:paraId="2F51FA33" w14:textId="76F8358A" w:rsidR="007844CC" w:rsidRPr="0005502D" w:rsidRDefault="007844CC" w:rsidP="00F24508">
      <w:r w:rsidRPr="0005502D">
        <w:t xml:space="preserve">Wind dynamics are the primary driver of the mean circulation in False Bay, and are therefore seen as the main driver of the vertical temperature structure and stratification of the bay </w:t>
      </w:r>
      <w:r w:rsidRPr="0005502D">
        <w:fldChar w:fldCharType="begin"/>
      </w:r>
      <w:r w:rsidRPr="0005502D">
        <w:instrText xml:space="preserve"> ADDIN ZOTERO_ITEM CSL_CITATION {"citationID":"SWJyN0qw","properties":{"formattedCitation":"(Atkins, 1970a, 1970b; Dufois and Rouault, 2012; Gr\\uc0\\u252{}ndlingh and Largier, 1988; Jury, 1991; Wainman et al., 1987)","plainCitation":"(Atkins, 1970a, 1970b; Dufois and Rouault, 2012; Gründlingh and Largier, 1988; Jury, 1991; Wainman et al., 1987)","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id":897,"uris":["http://zotero.org/users/14070386/items/FYUZL7N7"],"itemData":{"id":897,"type":"article-journal","container-title":"Transactions of the Royal Society of South Africa","page":"401-418","title":"The weather of False Bay","volume":"47","author":[{"family":"Jury","given":"Mark R."}],"issued":{"date-parts":[["199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Pr="0005502D">
        <w:fldChar w:fldCharType="separate"/>
      </w:r>
      <w:r w:rsidRPr="0005502D">
        <w:t>(Atkins, 1970a, 1970b; Dufois and Rouault, 2012; Gründlingh and Largier, 1988; Jury, 1991; Wainman et al., 1987)</w:t>
      </w:r>
      <w:r w:rsidRPr="0005502D">
        <w:fldChar w:fldCharType="end"/>
      </w:r>
    </w:p>
    <w:p w14:paraId="7751EFEC" w14:textId="480E27D0" w:rsidR="00652456" w:rsidRPr="0005502D" w:rsidRDefault="00652456" w:rsidP="00652456">
      <w:r w:rsidRPr="0005502D">
        <w:t>Wind driven currents</w:t>
      </w:r>
    </w:p>
    <w:p w14:paraId="2B63812C" w14:textId="7BCE07F4" w:rsidR="00652456" w:rsidRPr="0005502D" w:rsidRDefault="00652456" w:rsidP="00652456">
      <w:r w:rsidRPr="0005502D">
        <w:t xml:space="preserve">Wave driven currents </w:t>
      </w:r>
    </w:p>
    <w:p w14:paraId="5D32C52E" w14:textId="6F7B0BEA" w:rsidR="00652456" w:rsidRPr="0005502D" w:rsidRDefault="00652456" w:rsidP="00652456">
      <w:r w:rsidRPr="0005502D">
        <w:t xml:space="preserve">Tidal currents </w:t>
      </w:r>
    </w:p>
    <w:p w14:paraId="3116A170" w14:textId="35DD02E1" w:rsidR="00652456" w:rsidRPr="0005502D" w:rsidRDefault="00652456" w:rsidP="00652456">
      <w:r w:rsidRPr="0005502D">
        <w:t xml:space="preserve">Subtidal currents </w:t>
      </w:r>
    </w:p>
    <w:p w14:paraId="25018B53" w14:textId="096CE334" w:rsidR="00B37492" w:rsidRPr="0005502D" w:rsidRDefault="00D9083E" w:rsidP="00A22733">
      <w:pPr>
        <w:pStyle w:val="Heading2"/>
      </w:pPr>
      <w:bookmarkStart w:id="7" w:name="_Toc206596969"/>
      <w:r w:rsidRPr="0005502D">
        <w:t>Density Structure</w:t>
      </w:r>
      <w:bookmarkEnd w:id="7"/>
    </w:p>
    <w:p w14:paraId="22111770" w14:textId="01D81598" w:rsidR="00A22733" w:rsidRPr="0005502D" w:rsidRDefault="00A22733" w:rsidP="00A22733">
      <w:r w:rsidRPr="0005502D">
        <w:t xml:space="preserve">Hydrodynamic modelling </w:t>
      </w:r>
      <w:r w:rsidR="00D73A32" w:rsidRPr="0005502D">
        <w:t xml:space="preserve">of False Bay indicates that Rocky Bank segregates warmer western water from colder eastern waters </w:t>
      </w:r>
      <w:r w:rsidR="00D73A32" w:rsidRPr="0005502D">
        <w:fldChar w:fldCharType="begin"/>
      </w:r>
      <w:r w:rsidR="00D73A32" w:rsidRPr="0005502D">
        <w:instrText xml:space="preserve"> ADDIN ZOTERO_ITEM CSL_CITATION {"citationID":"K7WyIfBI","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D73A32" w:rsidRPr="0005502D">
        <w:fldChar w:fldCharType="separate"/>
      </w:r>
      <w:r w:rsidR="00D73A32" w:rsidRPr="0005502D">
        <w:t>(Coleman, 2019)</w:t>
      </w:r>
      <w:r w:rsidR="00D73A32" w:rsidRPr="0005502D">
        <w:fldChar w:fldCharType="end"/>
      </w:r>
      <w:r w:rsidR="00D73A32" w:rsidRPr="0005502D">
        <w:t>.</w:t>
      </w:r>
      <w:r w:rsidR="007749DE" w:rsidRPr="0005502D">
        <w:t xml:space="preserve"> </w:t>
      </w:r>
      <w:r w:rsidR="00AD06A6" w:rsidRPr="0005502D">
        <w:t xml:space="preserve">Bottom waters east of Rocky </w:t>
      </w:r>
      <w:r w:rsidR="001009EF" w:rsidRPr="0005502D">
        <w:t>B</w:t>
      </w:r>
      <w:r w:rsidR="00AD06A6" w:rsidRPr="0005502D">
        <w:t xml:space="preserve">ank are </w:t>
      </w:r>
      <w:r w:rsidR="002B0B78" w:rsidRPr="0005502D">
        <w:t xml:space="preserve">consistently (under well-mixed and stratified conditions) </w:t>
      </w:r>
      <w:r w:rsidR="00AD06A6" w:rsidRPr="0005502D">
        <w:t xml:space="preserve">approximately </w:t>
      </w:r>
      <w:r w:rsidR="00BE4B47" w:rsidRPr="0005502D">
        <w:t xml:space="preserve">1-2 </w:t>
      </w:r>
      <m:oMath>
        <m:r>
          <w:rPr>
            <w:rFonts w:ascii="Cambria Math" w:hAnsi="Cambria Math"/>
          </w:rPr>
          <m:t>°C</m:t>
        </m:r>
      </m:oMath>
      <w:r w:rsidR="00BE4B47" w:rsidRPr="0005502D">
        <w:t xml:space="preserve"> </w:t>
      </w:r>
      <w:r w:rsidR="003277E7" w:rsidRPr="0005502D">
        <w:t xml:space="preserve">colder than </w:t>
      </w:r>
      <w:r w:rsidR="001E6E38" w:rsidRPr="0005502D">
        <w:t>to its west</w:t>
      </w:r>
      <w:r w:rsidR="00B96F36" w:rsidRPr="0005502D">
        <w:t xml:space="preserve"> </w:t>
      </w:r>
      <w:r w:rsidR="00B96F36" w:rsidRPr="0005502D">
        <w:fldChar w:fldCharType="begin"/>
      </w:r>
      <w:r w:rsidR="00B96F36" w:rsidRPr="0005502D">
        <w:instrText xml:space="preserve"> ADDIN ZOTERO_ITEM CSL_CITATION {"citationID":"JgyXu0wh","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B96F36" w:rsidRPr="0005502D">
        <w:fldChar w:fldCharType="separate"/>
      </w:r>
      <w:r w:rsidR="00B96F36" w:rsidRPr="0005502D">
        <w:t>(Coleman, 2019)</w:t>
      </w:r>
      <w:r w:rsidR="00B96F36" w:rsidRPr="0005502D">
        <w:fldChar w:fldCharType="end"/>
      </w:r>
      <w:r w:rsidR="00B96F36" w:rsidRPr="0005502D">
        <w:t xml:space="preserve">. </w:t>
      </w:r>
      <w:r w:rsidR="001E6E38" w:rsidRPr="0005502D">
        <w:t>Coleman</w:t>
      </w:r>
      <w:r w:rsidR="00A317B7" w:rsidRPr="0005502D">
        <w:t>’s</w:t>
      </w:r>
      <w:r w:rsidR="001E6E38" w:rsidRPr="0005502D">
        <w:t xml:space="preserve"> (2019) </w:t>
      </w:r>
      <w:r w:rsidR="00A317B7" w:rsidRPr="0005502D">
        <w:t>model showed</w:t>
      </w:r>
      <w:r w:rsidR="003D02F4" w:rsidRPr="0005502D">
        <w:t xml:space="preserve"> (given stratified conditions) that </w:t>
      </w:r>
      <w:r w:rsidR="00A317B7" w:rsidRPr="0005502D">
        <w:t xml:space="preserve">the </w:t>
      </w:r>
      <w:r w:rsidR="00916B91" w:rsidRPr="0005502D">
        <w:t xml:space="preserve">north-westerly </w:t>
      </w:r>
      <w:r w:rsidR="00C83F85" w:rsidRPr="0005502D">
        <w:t>winds, usually</w:t>
      </w:r>
      <w:r w:rsidR="00A317B7" w:rsidRPr="0005502D">
        <w:t xml:space="preserve"> associated with warmer months</w:t>
      </w:r>
      <w:r w:rsidR="00C83F85" w:rsidRPr="0005502D">
        <w:t>, cause cold offshore water to be advected into the centre of the bay.</w:t>
      </w:r>
      <w:r w:rsidR="00C97862" w:rsidRPr="0005502D">
        <w:t xml:space="preserve"> </w:t>
      </w:r>
    </w:p>
    <w:p w14:paraId="3B930C21" w14:textId="77777777" w:rsidR="00134664" w:rsidRDefault="00134664">
      <w:pPr>
        <w:rPr>
          <w:rFonts w:asciiTheme="majorHAnsi" w:eastAsiaTheme="majorEastAsia" w:hAnsiTheme="majorHAnsi" w:cstheme="majorBidi"/>
          <w:b/>
          <w:bCs/>
          <w:smallCaps/>
          <w:color w:val="000000" w:themeColor="text1"/>
          <w:sz w:val="36"/>
          <w:szCs w:val="36"/>
        </w:rPr>
      </w:pPr>
      <w:bookmarkStart w:id="8" w:name="_Toc206596970"/>
      <w:r>
        <w:br w:type="page"/>
      </w:r>
    </w:p>
    <w:p w14:paraId="30D0DF7B" w14:textId="2D98020A" w:rsidR="00E528A7" w:rsidRPr="0005502D" w:rsidRDefault="00C34403" w:rsidP="00665876">
      <w:pPr>
        <w:pStyle w:val="Heading1"/>
      </w:pPr>
      <w:r w:rsidRPr="0005502D">
        <w:t>Bibliography</w:t>
      </w:r>
      <w:bookmarkEnd w:id="8"/>
      <w:r w:rsidRPr="0005502D">
        <w:t xml:space="preserve"> </w:t>
      </w:r>
    </w:p>
    <w:p w14:paraId="5144F002" w14:textId="77777777" w:rsidR="00F55529" w:rsidRPr="00F55529" w:rsidRDefault="00C34403" w:rsidP="00F55529">
      <w:pPr>
        <w:pStyle w:val="Bibliography"/>
      </w:pPr>
      <w:r w:rsidRPr="0005502D">
        <w:fldChar w:fldCharType="begin"/>
      </w:r>
      <w:r w:rsidR="00975BB9">
        <w:instrText xml:space="preserve"> ADDIN ZOTERO_BIBL {"uncited":[],"omitted":[],"custom":[]} CSL_BIBLIOGRAPHY </w:instrText>
      </w:r>
      <w:r w:rsidRPr="0005502D">
        <w:fldChar w:fldCharType="separate"/>
      </w:r>
      <w:r w:rsidR="00F55529" w:rsidRPr="00F55529">
        <w:t>Atkins, G.R., 1970a. Thermal Structure and Salinity of False Bay. Trans. R. Soc. South Afr. 39, 117–128. https://doi.org/10.1080/00359197009519107</w:t>
      </w:r>
    </w:p>
    <w:p w14:paraId="5CB85870" w14:textId="77777777" w:rsidR="00F55529" w:rsidRPr="00F55529" w:rsidRDefault="00F55529" w:rsidP="00F55529">
      <w:pPr>
        <w:pStyle w:val="Bibliography"/>
      </w:pPr>
      <w:r w:rsidRPr="00F55529">
        <w:t>Atkins, G.R., 1970b. Winds and Current Patterns in False Bay. Trans. R. Soc. South Afr. 39, 139–148. https://doi.org/10.1080/00359197009519109</w:t>
      </w:r>
    </w:p>
    <w:p w14:paraId="2725A71E" w14:textId="77777777" w:rsidR="00F55529" w:rsidRPr="00F55529" w:rsidRDefault="00F55529" w:rsidP="00F55529">
      <w:pPr>
        <w:pStyle w:val="Bibliography"/>
      </w:pPr>
      <w:proofErr w:type="spellStart"/>
      <w:r w:rsidRPr="00F55529">
        <w:t>Bonnardot</w:t>
      </w:r>
      <w:proofErr w:type="spellEnd"/>
      <w:r w:rsidRPr="00F55529">
        <w:t xml:space="preserve">, V., Planchon, O., </w:t>
      </w:r>
      <w:proofErr w:type="spellStart"/>
      <w:r w:rsidRPr="00F55529">
        <w:t>Cautenet</w:t>
      </w:r>
      <w:proofErr w:type="spellEnd"/>
      <w:r w:rsidRPr="00F55529">
        <w:t xml:space="preserve">, S., 2005. Sea breeze development under an offshore synoptic wind in the South-Western Cape and implications for the Stellenbosch wine-producing area. Theor. Appl. </w:t>
      </w:r>
      <w:proofErr w:type="spellStart"/>
      <w:r w:rsidRPr="00F55529">
        <w:t>Climatol</w:t>
      </w:r>
      <w:proofErr w:type="spellEnd"/>
      <w:r w:rsidRPr="00F55529">
        <w:t>. 81, 203–218. https://doi.org/10.1007/s00704-004-0087-y</w:t>
      </w:r>
    </w:p>
    <w:p w14:paraId="6A88E8FC" w14:textId="77777777" w:rsidR="00F55529" w:rsidRPr="00F55529" w:rsidRDefault="00F55529" w:rsidP="00F55529">
      <w:pPr>
        <w:pStyle w:val="Bibliography"/>
      </w:pPr>
      <w:r w:rsidRPr="00F55529">
        <w:t xml:space="preserve">Boyd, A., Theron, A., Rossouw, M., Rautenbach, C., Saint, U., </w:t>
      </w:r>
      <w:proofErr w:type="spellStart"/>
      <w:r w:rsidRPr="00F55529">
        <w:t>Maherry</w:t>
      </w:r>
      <w:proofErr w:type="spellEnd"/>
      <w:r w:rsidRPr="00F55529">
        <w:t>, A., August, M., 2014. Determination of the Inshore wave climate along the South African coast - Phase 1 for Coastal Hazard and Vulnerability Assessment.</w:t>
      </w:r>
    </w:p>
    <w:p w14:paraId="215F0981" w14:textId="77777777" w:rsidR="00F55529" w:rsidRPr="00F55529" w:rsidRDefault="00F55529" w:rsidP="00F55529">
      <w:pPr>
        <w:pStyle w:val="Bibliography"/>
      </w:pPr>
      <w:r w:rsidRPr="00F55529">
        <w:t xml:space="preserve">Brown, A., Milton, S., Cullen, M., Golding, B., Mitchell, J., Shelly, A., 2012. Unified </w:t>
      </w:r>
      <w:proofErr w:type="spellStart"/>
      <w:r w:rsidRPr="00F55529">
        <w:t>Modeling</w:t>
      </w:r>
      <w:proofErr w:type="spellEnd"/>
      <w:r w:rsidRPr="00F55529">
        <w:t xml:space="preserve"> and Prediction of Weather and Climate: A 25-Year Journey. https://doi.org/10.1175/BAMS-D-12-00018.1</w:t>
      </w:r>
    </w:p>
    <w:p w14:paraId="55FC5A4D" w14:textId="77777777" w:rsidR="00F55529" w:rsidRPr="00F55529" w:rsidRDefault="00F55529" w:rsidP="00F55529">
      <w:pPr>
        <w:pStyle w:val="Bibliography"/>
      </w:pPr>
      <w:r w:rsidRPr="00F55529">
        <w:t>Coleman, F., 2019. The Development and Validation of a Hydrodynamic Model of False Bay (Master of Engineering). Stellenbosch University, South Africa.</w:t>
      </w:r>
    </w:p>
    <w:p w14:paraId="4D211DE7" w14:textId="77777777" w:rsidR="00F55529" w:rsidRPr="00F55529" w:rsidRDefault="00F55529" w:rsidP="00F55529">
      <w:pPr>
        <w:pStyle w:val="Bibliography"/>
      </w:pPr>
      <w:r w:rsidRPr="00F55529">
        <w:t>Cullen, M.J.P., 1993. The unified forecast/climate model. Meteorological Office, Bracknell.</w:t>
      </w:r>
    </w:p>
    <w:p w14:paraId="0A851045" w14:textId="77777777" w:rsidR="00F55529" w:rsidRPr="00F55529" w:rsidRDefault="00F55529" w:rsidP="00F55529">
      <w:pPr>
        <w:pStyle w:val="Bibliography"/>
      </w:pPr>
      <w:r w:rsidRPr="00F55529">
        <w:t>Daniels, T., Fearon, G., Vilaplana, A., Hewitson, B., Rautenbach, C., 2022. On the importance of wind generated waves in embayments with complex orographic features – A South African case study. Appl. Ocean Res. 128, 103355. https://doi.org/10.1016/j.apor.2022.103355</w:t>
      </w:r>
    </w:p>
    <w:p w14:paraId="2DCDE961" w14:textId="77777777" w:rsidR="00F55529" w:rsidRPr="00F55529" w:rsidRDefault="00F55529" w:rsidP="00F55529">
      <w:pPr>
        <w:pStyle w:val="Bibliography"/>
      </w:pPr>
      <w:r w:rsidRPr="00F55529">
        <w:t>de Vos, M., 2022. Modelling waves and near-shore circulation around the Cape Peninsula: towards enhanced predictions for South African coastal activities (Doctor of Philosophy). University of Cape Town, South Africa.</w:t>
      </w:r>
    </w:p>
    <w:p w14:paraId="4F7EFE90" w14:textId="77777777" w:rsidR="00F55529" w:rsidRPr="00F55529" w:rsidRDefault="00F55529" w:rsidP="00F55529">
      <w:pPr>
        <w:pStyle w:val="Bibliography"/>
      </w:pPr>
      <w:r w:rsidRPr="00F55529">
        <w:t>Dufois, F., Rouault, M., 2012. Sea surface temperature in False Bay (South Africa): Towards a better understanding of its seasonal and inter-annual variability. Cont. Shelf Res. 43, 24–35. https://doi.org/10.1016/j.csr.2012.04.009</w:t>
      </w:r>
    </w:p>
    <w:p w14:paraId="55F8A95C" w14:textId="77777777" w:rsidR="00F55529" w:rsidRPr="00F55529" w:rsidRDefault="00F55529" w:rsidP="00F55529">
      <w:pPr>
        <w:pStyle w:val="Bibliography"/>
      </w:pPr>
      <w:r w:rsidRPr="00F55529">
        <w:t xml:space="preserve">Flemming, B.W., 2024. Sedimentology of False Bay (Western Cape, South Africa): geological background information for the integrated environmental management of a physically confined coastal compartment. J. Coast. </w:t>
      </w:r>
      <w:proofErr w:type="spellStart"/>
      <w:r w:rsidRPr="00F55529">
        <w:t>Conserv</w:t>
      </w:r>
      <w:proofErr w:type="spellEnd"/>
      <w:r w:rsidRPr="00F55529">
        <w:t>. 28, 1–23. https://doi.org/10.1007/s11852-024-01080-z</w:t>
      </w:r>
    </w:p>
    <w:p w14:paraId="3F862077" w14:textId="77777777" w:rsidR="00F55529" w:rsidRPr="00F55529" w:rsidRDefault="00F55529" w:rsidP="00F55529">
      <w:pPr>
        <w:pStyle w:val="Bibliography"/>
      </w:pPr>
      <w:r w:rsidRPr="00F55529">
        <w:t xml:space="preserve">Gill, A.E., 1977. Coastally trapped waves in the atmosphere. Q. J. R. </w:t>
      </w:r>
      <w:proofErr w:type="spellStart"/>
      <w:r w:rsidRPr="00F55529">
        <w:t>Meteorol</w:t>
      </w:r>
      <w:proofErr w:type="spellEnd"/>
      <w:r w:rsidRPr="00F55529">
        <w:t>. Soc. 103, 431–440.</w:t>
      </w:r>
    </w:p>
    <w:p w14:paraId="17983A3E" w14:textId="77777777" w:rsidR="00F55529" w:rsidRPr="00F55529" w:rsidRDefault="00F55529" w:rsidP="00F55529">
      <w:pPr>
        <w:pStyle w:val="Bibliography"/>
      </w:pPr>
      <w:r w:rsidRPr="00F55529">
        <w:t>Gründlingh, M.L., Hunter, I.T., Potgieter, E., 1989. Bottom currents at the entrance to False Bay, South Africa. Cont. Shelf Res. 9, 1029–1048. https://doi.org/10.1016/0278-4343(89)90056-3</w:t>
      </w:r>
    </w:p>
    <w:p w14:paraId="45FF1B2A" w14:textId="77777777" w:rsidR="00F55529" w:rsidRPr="00F55529" w:rsidRDefault="00F55529" w:rsidP="00F55529">
      <w:pPr>
        <w:pStyle w:val="Bibliography"/>
      </w:pPr>
      <w:r w:rsidRPr="00F55529">
        <w:t xml:space="preserve">Gründlingh, M.L., Largier, J.L., 1988. Physical oceanography in False Bay: A review. </w:t>
      </w:r>
      <w:proofErr w:type="spellStart"/>
      <w:r w:rsidRPr="00F55529">
        <w:t>Suid</w:t>
      </w:r>
      <w:proofErr w:type="spellEnd"/>
      <w:r w:rsidRPr="00F55529">
        <w:t xml:space="preserve">-Afr. </w:t>
      </w:r>
      <w:proofErr w:type="spellStart"/>
      <w:r w:rsidRPr="00F55529">
        <w:t>Tydskr</w:t>
      </w:r>
      <w:proofErr w:type="spellEnd"/>
      <w:r w:rsidRPr="00F55529">
        <w:t xml:space="preserve">. Vir </w:t>
      </w:r>
      <w:proofErr w:type="spellStart"/>
      <w:r w:rsidRPr="00F55529">
        <w:t>Natuurwetenskap</w:t>
      </w:r>
      <w:proofErr w:type="spellEnd"/>
      <w:r w:rsidRPr="00F55529">
        <w:t xml:space="preserve"> En </w:t>
      </w:r>
      <w:proofErr w:type="spellStart"/>
      <w:r w:rsidRPr="00F55529">
        <w:t>Tegnol</w:t>
      </w:r>
      <w:proofErr w:type="spellEnd"/>
      <w:r w:rsidRPr="00F55529">
        <w:t>. 7, 133–143. https://doi.org/10.4102/satnt.v7i3.914</w:t>
      </w:r>
    </w:p>
    <w:p w14:paraId="66C1EE66" w14:textId="77777777" w:rsidR="00F55529" w:rsidRPr="00F55529" w:rsidRDefault="00F55529" w:rsidP="00F55529">
      <w:pPr>
        <w:pStyle w:val="Bibliography"/>
      </w:pPr>
      <w:r w:rsidRPr="00F55529">
        <w:t xml:space="preserve">Hemer, M.A., Church, J.A., Hunter, J.R., 2010. Variability and trends in the directional wave climate of the Southern Hemisphere. Int. J. </w:t>
      </w:r>
      <w:proofErr w:type="spellStart"/>
      <w:r w:rsidRPr="00F55529">
        <w:t>Climatol</w:t>
      </w:r>
      <w:proofErr w:type="spellEnd"/>
      <w:r w:rsidRPr="00F55529">
        <w:t>. 30, 475–491. https://doi.org/10.1002/joc.1900</w:t>
      </w:r>
    </w:p>
    <w:p w14:paraId="38E3BE95" w14:textId="77777777" w:rsidR="00F55529" w:rsidRPr="00F55529" w:rsidRDefault="00F55529" w:rsidP="00F55529">
      <w:pPr>
        <w:pStyle w:val="Bibliography"/>
      </w:pPr>
      <w:r w:rsidRPr="00F55529">
        <w:t xml:space="preserve">Joubert, J.R., 2008. An investigation of the wave energy resource on the South African coast, focusing on the spatial distribution of the </w:t>
      </w:r>
      <w:proofErr w:type="gramStart"/>
      <w:r w:rsidRPr="00F55529">
        <w:t>south west</w:t>
      </w:r>
      <w:proofErr w:type="gramEnd"/>
      <w:r w:rsidRPr="00F55529">
        <w:t xml:space="preserve"> coast. Stellenbosch: University of Stellenbosch.</w:t>
      </w:r>
    </w:p>
    <w:p w14:paraId="141339D1" w14:textId="77777777" w:rsidR="00F55529" w:rsidRPr="00F55529" w:rsidRDefault="00F55529" w:rsidP="00F55529">
      <w:pPr>
        <w:pStyle w:val="Bibliography"/>
      </w:pPr>
      <w:r w:rsidRPr="00F55529">
        <w:t>Jury, M.R., 1991. The weather of False Bay. Trans. R. Soc. South Afr. 47, 401–418.</w:t>
      </w:r>
    </w:p>
    <w:p w14:paraId="409DB8AE" w14:textId="77777777" w:rsidR="00F55529" w:rsidRPr="00F55529" w:rsidRDefault="00F55529" w:rsidP="00F55529">
      <w:pPr>
        <w:pStyle w:val="Bibliography"/>
      </w:pPr>
      <w:r w:rsidRPr="00F55529">
        <w:t>Jury, M.R., 1984. Wind shear and differential upwelling along the SW tip of Africa. (Ph.D. thesis). University of Cape Town, South Africa.</w:t>
      </w:r>
    </w:p>
    <w:p w14:paraId="7DC2B610" w14:textId="77777777" w:rsidR="00F55529" w:rsidRPr="00F55529" w:rsidRDefault="00F55529" w:rsidP="00F55529">
      <w:pPr>
        <w:pStyle w:val="Bibliography"/>
      </w:pPr>
      <w:r w:rsidRPr="00F55529">
        <w:t>Jury, M.R., Kamstra, F., Taunton-Clark, J., 1985. Diurnal wind cycles and upwelling off the northern portion of the Cape Peninsula in summer. South Afr. J. Mar. Sci. 3, 1–10. https://doi.org/10.2989/025776185784461216</w:t>
      </w:r>
    </w:p>
    <w:p w14:paraId="31CF6F43" w14:textId="77777777" w:rsidR="00F55529" w:rsidRPr="00F55529" w:rsidRDefault="00F55529" w:rsidP="00F55529">
      <w:pPr>
        <w:pStyle w:val="Bibliography"/>
      </w:pPr>
      <w:proofErr w:type="spellStart"/>
      <w:r w:rsidRPr="00F55529">
        <w:t>Largier</w:t>
      </w:r>
      <w:proofErr w:type="spellEnd"/>
      <w:r w:rsidRPr="00F55529">
        <w:t>, J.L., Chapman, P., Peterson, W.T., Swart, V.P., 1992. The western Agulhas Bank: circulation, stratification and ecology. South Afr. J. Mar. Sci. 12, 319–339. https://doi.org/10.2989/02577619209504709</w:t>
      </w:r>
    </w:p>
    <w:p w14:paraId="7DEC2318" w14:textId="77777777" w:rsidR="00F55529" w:rsidRPr="00F55529" w:rsidRDefault="00F55529" w:rsidP="00F55529">
      <w:pPr>
        <w:pStyle w:val="Bibliography"/>
      </w:pPr>
      <w:r w:rsidRPr="00F55529">
        <w:t>Le Roux, J.J., 1975. Climate of South Africa, Part 1: Surface winds. (Report WB No. 38). South African Weather Bureau, Dept. Transport, South Africa.</w:t>
      </w:r>
    </w:p>
    <w:p w14:paraId="670B540A" w14:textId="77777777" w:rsidR="00F55529" w:rsidRPr="00F55529" w:rsidRDefault="00F55529" w:rsidP="00F55529">
      <w:pPr>
        <w:pStyle w:val="Bibliography"/>
      </w:pPr>
      <w:proofErr w:type="spellStart"/>
      <w:r w:rsidRPr="00F55529">
        <w:t>MacHutchon</w:t>
      </w:r>
      <w:proofErr w:type="spellEnd"/>
      <w:r w:rsidRPr="00F55529">
        <w:t>, K.R., 2006. The Characterisation of South African Sea Storms (Ph.D. thesis). Stellenbosch University, Stellenbosch: South Africa.</w:t>
      </w:r>
    </w:p>
    <w:p w14:paraId="38A3FB72" w14:textId="77777777" w:rsidR="00F55529" w:rsidRPr="00F55529" w:rsidRDefault="00F55529" w:rsidP="00F55529">
      <w:pPr>
        <w:pStyle w:val="Bibliography"/>
      </w:pPr>
      <w:r w:rsidRPr="00F55529">
        <w:t>Mallory, J.K., 1970. The Bathymetry and Microrelief of False Bay. Trans. R. Soc. South Afr. 39, 109–112. https://doi.org/10.1080/00359197009519105</w:t>
      </w:r>
    </w:p>
    <w:p w14:paraId="05F208E7" w14:textId="77777777" w:rsidR="00F55529" w:rsidRPr="00F55529" w:rsidRDefault="00F55529" w:rsidP="00F55529">
      <w:pPr>
        <w:pStyle w:val="Bibliography"/>
      </w:pPr>
      <w:r w:rsidRPr="00F55529">
        <w:t>Massel, S.R., 2017. Ocean surface waves: their physics and prediction, 3rd ed. World scientific.</w:t>
      </w:r>
    </w:p>
    <w:p w14:paraId="314C3A25" w14:textId="77777777" w:rsidR="00F55529" w:rsidRPr="00F55529" w:rsidRDefault="00F55529" w:rsidP="00F55529">
      <w:pPr>
        <w:pStyle w:val="Bibliography"/>
      </w:pPr>
      <w:r w:rsidRPr="00F55529">
        <w:t xml:space="preserve">Ramos, M.S., Farina, L., Faria, S.H., Li, C., 2021. Relationships between large-scale climate </w:t>
      </w:r>
      <w:proofErr w:type="spellStart"/>
      <w:r w:rsidRPr="00F55529">
        <w:t>modes</w:t>
      </w:r>
      <w:proofErr w:type="spellEnd"/>
      <w:r w:rsidRPr="00F55529">
        <w:t xml:space="preserve"> and the South Atlantic Ocean wave climate. Prog. </w:t>
      </w:r>
      <w:proofErr w:type="spellStart"/>
      <w:r w:rsidRPr="00F55529">
        <w:t>Oceanogr</w:t>
      </w:r>
      <w:proofErr w:type="spellEnd"/>
      <w:r w:rsidRPr="00F55529">
        <w:t>. 197, 102660. https://doi.org/10.1016/j.pocean.2021.102660</w:t>
      </w:r>
    </w:p>
    <w:p w14:paraId="545F6812" w14:textId="77777777" w:rsidR="00F55529" w:rsidRPr="00F55529" w:rsidRDefault="00F55529" w:rsidP="00F55529">
      <w:pPr>
        <w:pStyle w:val="Bibliography"/>
      </w:pPr>
      <w:r w:rsidRPr="00F55529">
        <w:t>Salonen, N.M., 2019. Towards Rogue Wave Characterization in False Bay, South Africa.</w:t>
      </w:r>
    </w:p>
    <w:p w14:paraId="6B285114" w14:textId="77777777" w:rsidR="00F55529" w:rsidRPr="00F55529" w:rsidRDefault="00F55529" w:rsidP="00F55529">
      <w:pPr>
        <w:pStyle w:val="Bibliography"/>
      </w:pPr>
      <w:r w:rsidRPr="00F55529">
        <w:t xml:space="preserve">Shillington, F.A., Wyndham Harris, T.F., 1978. Surface waves near Cape Town and their associated atmospheric pressure distributions over the South Atlantic. </w:t>
      </w:r>
      <w:proofErr w:type="spellStart"/>
      <w:r w:rsidRPr="00F55529">
        <w:t>Dtsch</w:t>
      </w:r>
      <w:proofErr w:type="spellEnd"/>
      <w:r w:rsidRPr="00F55529">
        <w:t xml:space="preserve">. </w:t>
      </w:r>
      <w:proofErr w:type="spellStart"/>
      <w:r w:rsidRPr="00F55529">
        <w:t>Hydrogr</w:t>
      </w:r>
      <w:proofErr w:type="spellEnd"/>
      <w:r w:rsidRPr="00F55529">
        <w:t>. Z. 31, 67–82. https://doi.org/10.1007/BF02227005</w:t>
      </w:r>
    </w:p>
    <w:p w14:paraId="04BB649B" w14:textId="77777777" w:rsidR="00F55529" w:rsidRPr="00F55529" w:rsidRDefault="00F55529" w:rsidP="00F55529">
      <w:pPr>
        <w:pStyle w:val="Bibliography"/>
      </w:pPr>
      <w:r w:rsidRPr="00F55529">
        <w:t>Shipley, A.M., 1964. Some aspects of wave refraction in False Bay. South Afr. J. Sci. 60, 115–120. https://doi.org/10.10520/AJA00382353_1513</w:t>
      </w:r>
    </w:p>
    <w:p w14:paraId="240F36FF" w14:textId="77777777" w:rsidR="00F55529" w:rsidRPr="00F55529" w:rsidRDefault="00F55529" w:rsidP="00F55529">
      <w:pPr>
        <w:pStyle w:val="Bibliography"/>
      </w:pPr>
      <w:r w:rsidRPr="00F55529">
        <w:t>Singleton, A.T., Reason, C.J.C., 2007. Variability in the characteristics of cut</w:t>
      </w:r>
      <w:r w:rsidRPr="00F55529">
        <w:rPr>
          <w:rFonts w:ascii="Cambria Math" w:hAnsi="Cambria Math" w:cs="Cambria Math"/>
        </w:rPr>
        <w:t>‐</w:t>
      </w:r>
      <w:r w:rsidRPr="00F55529">
        <w:t xml:space="preserve">off low pressure systems over subtropical southern Africa. Int. J. </w:t>
      </w:r>
      <w:proofErr w:type="spellStart"/>
      <w:r w:rsidRPr="00F55529">
        <w:t>Climatol</w:t>
      </w:r>
      <w:proofErr w:type="spellEnd"/>
      <w:r w:rsidRPr="00F55529">
        <w:t>. 27, 295</w:t>
      </w:r>
      <w:r w:rsidRPr="00F55529">
        <w:rPr>
          <w:rFonts w:ascii="Aptos" w:hAnsi="Aptos" w:cs="Aptos"/>
        </w:rPr>
        <w:t>–</w:t>
      </w:r>
      <w:r w:rsidRPr="00F55529">
        <w:t>310. https://doi.org/10.1002/joc.1399</w:t>
      </w:r>
    </w:p>
    <w:p w14:paraId="76BDA050" w14:textId="77777777" w:rsidR="00F55529" w:rsidRPr="00F55529" w:rsidRDefault="00F55529" w:rsidP="00F55529">
      <w:pPr>
        <w:pStyle w:val="Bibliography"/>
      </w:pPr>
      <w:r w:rsidRPr="00F55529">
        <w:t xml:space="preserve">Taljaard, A.J., Crutcher, A.H., Jenne, A.R., Loon, A.H. van, </w:t>
      </w:r>
      <w:proofErr w:type="spellStart"/>
      <w:r w:rsidRPr="00F55529">
        <w:t>Center</w:t>
      </w:r>
      <w:proofErr w:type="spellEnd"/>
      <w:r w:rsidRPr="00F55529">
        <w:t xml:space="preserve">, C.N.W.R., </w:t>
      </w:r>
      <w:proofErr w:type="spellStart"/>
      <w:r w:rsidRPr="00F55529">
        <w:t>Defense</w:t>
      </w:r>
      <w:proofErr w:type="spellEnd"/>
      <w:r w:rsidRPr="00F55529">
        <w:t>, C.U.S.D. of, 1969. Climate of the Upper Air: Southern Hemisphere: Volume 1: Temperatures, Dew Points, and Heights at Selected Pressure Levels. https://n2t.org/ark:/85065/d7h131fh</w:t>
      </w:r>
    </w:p>
    <w:p w14:paraId="63BC086F" w14:textId="77777777" w:rsidR="00F55529" w:rsidRPr="00F55529" w:rsidRDefault="00F55529" w:rsidP="00F55529">
      <w:pPr>
        <w:pStyle w:val="Bibliography"/>
      </w:pPr>
      <w:r w:rsidRPr="00F55529">
        <w:t xml:space="preserve">van </w:t>
      </w:r>
      <w:proofErr w:type="spellStart"/>
      <w:r w:rsidRPr="00F55529">
        <w:t>Verwolde</w:t>
      </w:r>
      <w:proofErr w:type="spellEnd"/>
      <w:r w:rsidRPr="00F55529">
        <w:t>, E., 2004. Characteristics of extreme wave events and the correlation between atmospheric conditions along the South African coast (</w:t>
      </w:r>
      <w:proofErr w:type="gramStart"/>
      <w:r w:rsidRPr="00F55529">
        <w:t>Master’s</w:t>
      </w:r>
      <w:proofErr w:type="gramEnd"/>
      <w:r w:rsidRPr="00F55529">
        <w:t xml:space="preserve"> Thesis). University of Cape Town, South Africa.</w:t>
      </w:r>
    </w:p>
    <w:p w14:paraId="3F9C6F67" w14:textId="77777777" w:rsidR="00F55529" w:rsidRPr="00F55529" w:rsidRDefault="00F55529" w:rsidP="00F55529">
      <w:pPr>
        <w:pStyle w:val="Bibliography"/>
      </w:pPr>
      <w:r w:rsidRPr="00F55529">
        <w:t>Veitch, J., Rautenbach, C., Hermes, J., Reason, C., 2019. The Cape Point wave record, extreme events and the role of large-scale modes of climate variability. J. Mar. Syst. 198, 103185. https://doi.org/10.1016/j.jmarsys.2019.103185</w:t>
      </w:r>
    </w:p>
    <w:p w14:paraId="6F6A9D87" w14:textId="77777777" w:rsidR="00F55529" w:rsidRPr="00F55529" w:rsidRDefault="00F55529" w:rsidP="00F55529">
      <w:pPr>
        <w:pStyle w:val="Bibliography"/>
      </w:pPr>
      <w:r w:rsidRPr="00F55529">
        <w:t>Wainman, C.K., Polito, A., Nelson, G., 1987. Winds and subsurface currents in the False Bay region, South Africa. South Afr. J. Mar. Sci. 5, 337–346. https://doi.org/10.2989/025776187784522423</w:t>
      </w:r>
    </w:p>
    <w:p w14:paraId="6AC04045" w14:textId="67D00C34" w:rsidR="00C34403" w:rsidRPr="00C90D32" w:rsidRDefault="00C34403" w:rsidP="008911F9">
      <w:pPr>
        <w:rPr>
          <w:lang w:val="en-US"/>
        </w:rPr>
      </w:pPr>
      <w:r w:rsidRPr="0005502D">
        <w:fldChar w:fldCharType="end"/>
      </w:r>
    </w:p>
    <w:sectPr w:rsidR="00C34403" w:rsidRPr="00C90D32">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00819B" w14:textId="77777777" w:rsidR="00F602EF" w:rsidRPr="0005502D" w:rsidRDefault="00F602EF" w:rsidP="00F602EF">
      <w:pPr>
        <w:spacing w:after="0" w:line="240" w:lineRule="auto"/>
      </w:pPr>
      <w:r w:rsidRPr="0005502D">
        <w:separator/>
      </w:r>
    </w:p>
  </w:endnote>
  <w:endnote w:type="continuationSeparator" w:id="0">
    <w:p w14:paraId="2BF228DD" w14:textId="77777777" w:rsidR="00F602EF" w:rsidRPr="0005502D" w:rsidRDefault="00F602EF" w:rsidP="00F602EF">
      <w:pPr>
        <w:spacing w:after="0" w:line="240" w:lineRule="auto"/>
      </w:pPr>
      <w:r w:rsidRPr="0005502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9265034"/>
      <w:docPartObj>
        <w:docPartGallery w:val="Page Numbers (Bottom of Page)"/>
        <w:docPartUnique/>
      </w:docPartObj>
    </w:sdtPr>
    <w:sdtContent>
      <w:p w14:paraId="395A49F9" w14:textId="564606C3" w:rsidR="00F602EF" w:rsidRPr="0005502D" w:rsidRDefault="00F602EF">
        <w:pPr>
          <w:pStyle w:val="Footer"/>
          <w:jc w:val="center"/>
        </w:pPr>
        <w:r w:rsidRPr="0005502D">
          <w:fldChar w:fldCharType="begin"/>
        </w:r>
        <w:r w:rsidRPr="0005502D">
          <w:instrText xml:space="preserve"> PAGE   \* MERGEFORMAT </w:instrText>
        </w:r>
        <w:r w:rsidRPr="0005502D">
          <w:fldChar w:fldCharType="separate"/>
        </w:r>
        <w:r w:rsidRPr="0005502D">
          <w:t>2</w:t>
        </w:r>
        <w:r w:rsidRPr="0005502D">
          <w:fldChar w:fldCharType="end"/>
        </w:r>
      </w:p>
    </w:sdtContent>
  </w:sdt>
  <w:p w14:paraId="59952765" w14:textId="77777777" w:rsidR="00F602EF" w:rsidRPr="0005502D" w:rsidRDefault="00F602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2EC263" w14:textId="77777777" w:rsidR="00F602EF" w:rsidRPr="0005502D" w:rsidRDefault="00F602EF" w:rsidP="00F602EF">
      <w:pPr>
        <w:spacing w:after="0" w:line="240" w:lineRule="auto"/>
      </w:pPr>
      <w:r w:rsidRPr="0005502D">
        <w:separator/>
      </w:r>
    </w:p>
  </w:footnote>
  <w:footnote w:type="continuationSeparator" w:id="0">
    <w:p w14:paraId="74C20F2F" w14:textId="77777777" w:rsidR="00F602EF" w:rsidRPr="0005502D" w:rsidRDefault="00F602EF" w:rsidP="00F602EF">
      <w:pPr>
        <w:spacing w:after="0" w:line="240" w:lineRule="auto"/>
      </w:pPr>
      <w:r w:rsidRPr="0005502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D972AFD"/>
    <w:multiLevelType w:val="hybridMultilevel"/>
    <w:tmpl w:val="1FE61B3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367B40AC"/>
    <w:multiLevelType w:val="hybridMultilevel"/>
    <w:tmpl w:val="158AB1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717004655">
    <w:abstractNumId w:val="1"/>
  </w:num>
  <w:num w:numId="2" w16cid:durableId="1361274166">
    <w:abstractNumId w:val="2"/>
  </w:num>
  <w:num w:numId="3" w16cid:durableId="1136684979">
    <w:abstractNumId w:val="0"/>
  </w:num>
  <w:num w:numId="4" w16cid:durableId="1854487126">
    <w:abstractNumId w:val="0"/>
  </w:num>
  <w:num w:numId="5" w16cid:durableId="619386711">
    <w:abstractNumId w:val="0"/>
  </w:num>
  <w:num w:numId="6" w16cid:durableId="2120172491">
    <w:abstractNumId w:val="0"/>
  </w:num>
  <w:num w:numId="7" w16cid:durableId="1118793715">
    <w:abstractNumId w:val="0"/>
  </w:num>
  <w:num w:numId="8" w16cid:durableId="1370498189">
    <w:abstractNumId w:val="0"/>
  </w:num>
  <w:num w:numId="9" w16cid:durableId="418215680">
    <w:abstractNumId w:val="0"/>
  </w:num>
  <w:num w:numId="10" w16cid:durableId="201401296">
    <w:abstractNumId w:val="0"/>
  </w:num>
  <w:num w:numId="11" w16cid:durableId="1031102295">
    <w:abstractNumId w:val="0"/>
  </w:num>
  <w:num w:numId="12" w16cid:durableId="1357388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1C0"/>
    <w:rsid w:val="00000328"/>
    <w:rsid w:val="00001CC7"/>
    <w:rsid w:val="000032F7"/>
    <w:rsid w:val="00004886"/>
    <w:rsid w:val="00005154"/>
    <w:rsid w:val="00010D98"/>
    <w:rsid w:val="00017C69"/>
    <w:rsid w:val="00022B4E"/>
    <w:rsid w:val="000273C3"/>
    <w:rsid w:val="0003083A"/>
    <w:rsid w:val="00032C76"/>
    <w:rsid w:val="00044D97"/>
    <w:rsid w:val="00045476"/>
    <w:rsid w:val="0005502D"/>
    <w:rsid w:val="00056AA0"/>
    <w:rsid w:val="000614B5"/>
    <w:rsid w:val="00061CE7"/>
    <w:rsid w:val="0006440D"/>
    <w:rsid w:val="00064D3C"/>
    <w:rsid w:val="000722F8"/>
    <w:rsid w:val="00074101"/>
    <w:rsid w:val="00082C5B"/>
    <w:rsid w:val="000918E2"/>
    <w:rsid w:val="000921EE"/>
    <w:rsid w:val="00093404"/>
    <w:rsid w:val="00093C5C"/>
    <w:rsid w:val="00095E10"/>
    <w:rsid w:val="000A0B04"/>
    <w:rsid w:val="000A3178"/>
    <w:rsid w:val="000A371F"/>
    <w:rsid w:val="000A3E81"/>
    <w:rsid w:val="000A4FA4"/>
    <w:rsid w:val="000B1A2C"/>
    <w:rsid w:val="000B5D3E"/>
    <w:rsid w:val="000B62A0"/>
    <w:rsid w:val="000C1F2F"/>
    <w:rsid w:val="000C4559"/>
    <w:rsid w:val="000C7E05"/>
    <w:rsid w:val="000D65F6"/>
    <w:rsid w:val="000E0E6E"/>
    <w:rsid w:val="000E41CB"/>
    <w:rsid w:val="000F0302"/>
    <w:rsid w:val="000F04CC"/>
    <w:rsid w:val="00100186"/>
    <w:rsid w:val="001009EF"/>
    <w:rsid w:val="00100BE5"/>
    <w:rsid w:val="00107D47"/>
    <w:rsid w:val="00111047"/>
    <w:rsid w:val="001155C9"/>
    <w:rsid w:val="0011653B"/>
    <w:rsid w:val="00117CCD"/>
    <w:rsid w:val="001341B8"/>
    <w:rsid w:val="00134664"/>
    <w:rsid w:val="00135A9F"/>
    <w:rsid w:val="00136CDD"/>
    <w:rsid w:val="00136ED2"/>
    <w:rsid w:val="001410EA"/>
    <w:rsid w:val="001434F1"/>
    <w:rsid w:val="00146C9B"/>
    <w:rsid w:val="0014767D"/>
    <w:rsid w:val="00150290"/>
    <w:rsid w:val="00151CFF"/>
    <w:rsid w:val="001537FE"/>
    <w:rsid w:val="00160B18"/>
    <w:rsid w:val="00162018"/>
    <w:rsid w:val="001700CC"/>
    <w:rsid w:val="001700F0"/>
    <w:rsid w:val="00170481"/>
    <w:rsid w:val="00170B7E"/>
    <w:rsid w:val="00172587"/>
    <w:rsid w:val="001729E3"/>
    <w:rsid w:val="00181DBF"/>
    <w:rsid w:val="00182E60"/>
    <w:rsid w:val="0018560A"/>
    <w:rsid w:val="00192F72"/>
    <w:rsid w:val="00193DB9"/>
    <w:rsid w:val="0019423F"/>
    <w:rsid w:val="00196A44"/>
    <w:rsid w:val="001A3A6E"/>
    <w:rsid w:val="001A68A0"/>
    <w:rsid w:val="001B2AF8"/>
    <w:rsid w:val="001B49E1"/>
    <w:rsid w:val="001C5FF0"/>
    <w:rsid w:val="001D1B37"/>
    <w:rsid w:val="001D6D72"/>
    <w:rsid w:val="001E3465"/>
    <w:rsid w:val="001E3643"/>
    <w:rsid w:val="001E456B"/>
    <w:rsid w:val="001E6E38"/>
    <w:rsid w:val="001F5F67"/>
    <w:rsid w:val="001F6200"/>
    <w:rsid w:val="001F67FC"/>
    <w:rsid w:val="001F6D9F"/>
    <w:rsid w:val="001F7471"/>
    <w:rsid w:val="00206F33"/>
    <w:rsid w:val="00220584"/>
    <w:rsid w:val="00230F43"/>
    <w:rsid w:val="00231048"/>
    <w:rsid w:val="00233BD8"/>
    <w:rsid w:val="00240896"/>
    <w:rsid w:val="0024382F"/>
    <w:rsid w:val="00243EC8"/>
    <w:rsid w:val="00244532"/>
    <w:rsid w:val="002472D0"/>
    <w:rsid w:val="002476EA"/>
    <w:rsid w:val="00251357"/>
    <w:rsid w:val="00252CAA"/>
    <w:rsid w:val="00252F23"/>
    <w:rsid w:val="0025369A"/>
    <w:rsid w:val="00255205"/>
    <w:rsid w:val="00256107"/>
    <w:rsid w:val="002655CD"/>
    <w:rsid w:val="00265B9A"/>
    <w:rsid w:val="002855E8"/>
    <w:rsid w:val="0028590C"/>
    <w:rsid w:val="002903AF"/>
    <w:rsid w:val="002A0FEB"/>
    <w:rsid w:val="002B0B78"/>
    <w:rsid w:val="002B1D4D"/>
    <w:rsid w:val="002B541F"/>
    <w:rsid w:val="002C0F40"/>
    <w:rsid w:val="002C0F97"/>
    <w:rsid w:val="002C1731"/>
    <w:rsid w:val="002C287E"/>
    <w:rsid w:val="002C28CD"/>
    <w:rsid w:val="002C2C54"/>
    <w:rsid w:val="002C4604"/>
    <w:rsid w:val="002D1CE3"/>
    <w:rsid w:val="002D1D44"/>
    <w:rsid w:val="002D2BC6"/>
    <w:rsid w:val="002D3FE6"/>
    <w:rsid w:val="002D7CEC"/>
    <w:rsid w:val="002E0B12"/>
    <w:rsid w:val="002F1F2D"/>
    <w:rsid w:val="002F2C95"/>
    <w:rsid w:val="00302ABD"/>
    <w:rsid w:val="00305CFC"/>
    <w:rsid w:val="00312375"/>
    <w:rsid w:val="003125DC"/>
    <w:rsid w:val="003125F8"/>
    <w:rsid w:val="00320105"/>
    <w:rsid w:val="00323786"/>
    <w:rsid w:val="00325BD0"/>
    <w:rsid w:val="0032605B"/>
    <w:rsid w:val="003277E7"/>
    <w:rsid w:val="00335AEB"/>
    <w:rsid w:val="00336108"/>
    <w:rsid w:val="003369A9"/>
    <w:rsid w:val="00340174"/>
    <w:rsid w:val="00340A79"/>
    <w:rsid w:val="00344485"/>
    <w:rsid w:val="00345060"/>
    <w:rsid w:val="00346E47"/>
    <w:rsid w:val="00355E6F"/>
    <w:rsid w:val="003609B6"/>
    <w:rsid w:val="00361CC6"/>
    <w:rsid w:val="0036282A"/>
    <w:rsid w:val="003702FB"/>
    <w:rsid w:val="00371106"/>
    <w:rsid w:val="00372C21"/>
    <w:rsid w:val="003777F5"/>
    <w:rsid w:val="003826AD"/>
    <w:rsid w:val="00387DD8"/>
    <w:rsid w:val="003930D4"/>
    <w:rsid w:val="003A04AB"/>
    <w:rsid w:val="003A5311"/>
    <w:rsid w:val="003A6A67"/>
    <w:rsid w:val="003A77EC"/>
    <w:rsid w:val="003B1AA6"/>
    <w:rsid w:val="003B40BA"/>
    <w:rsid w:val="003B4957"/>
    <w:rsid w:val="003C0943"/>
    <w:rsid w:val="003C1F79"/>
    <w:rsid w:val="003C4567"/>
    <w:rsid w:val="003C4B36"/>
    <w:rsid w:val="003D02F4"/>
    <w:rsid w:val="003D1714"/>
    <w:rsid w:val="003D1D06"/>
    <w:rsid w:val="003D28DB"/>
    <w:rsid w:val="003D2E0B"/>
    <w:rsid w:val="003D5EC2"/>
    <w:rsid w:val="003D72DD"/>
    <w:rsid w:val="003E1ED0"/>
    <w:rsid w:val="003E63AA"/>
    <w:rsid w:val="003F3A84"/>
    <w:rsid w:val="003F6BF9"/>
    <w:rsid w:val="004002C2"/>
    <w:rsid w:val="00401B04"/>
    <w:rsid w:val="004122BA"/>
    <w:rsid w:val="00413394"/>
    <w:rsid w:val="0041451C"/>
    <w:rsid w:val="00421494"/>
    <w:rsid w:val="00423A68"/>
    <w:rsid w:val="00427C94"/>
    <w:rsid w:val="00434401"/>
    <w:rsid w:val="004434E3"/>
    <w:rsid w:val="00443599"/>
    <w:rsid w:val="00450F5E"/>
    <w:rsid w:val="0045211A"/>
    <w:rsid w:val="00455E62"/>
    <w:rsid w:val="004604E4"/>
    <w:rsid w:val="00461CCE"/>
    <w:rsid w:val="00470F30"/>
    <w:rsid w:val="00480D88"/>
    <w:rsid w:val="0048128B"/>
    <w:rsid w:val="00482999"/>
    <w:rsid w:val="0048665B"/>
    <w:rsid w:val="00490112"/>
    <w:rsid w:val="004908FF"/>
    <w:rsid w:val="004A4D7F"/>
    <w:rsid w:val="004B20C9"/>
    <w:rsid w:val="004B68B7"/>
    <w:rsid w:val="004C10F0"/>
    <w:rsid w:val="004C51FD"/>
    <w:rsid w:val="004D0649"/>
    <w:rsid w:val="004D0F8D"/>
    <w:rsid w:val="004D35BD"/>
    <w:rsid w:val="004D3BBE"/>
    <w:rsid w:val="004D3D1C"/>
    <w:rsid w:val="004D5CBC"/>
    <w:rsid w:val="004D78F7"/>
    <w:rsid w:val="004E35F3"/>
    <w:rsid w:val="004E3863"/>
    <w:rsid w:val="004E4AF2"/>
    <w:rsid w:val="004F246E"/>
    <w:rsid w:val="004F35DE"/>
    <w:rsid w:val="004F462C"/>
    <w:rsid w:val="004F4693"/>
    <w:rsid w:val="004F5853"/>
    <w:rsid w:val="004F68B4"/>
    <w:rsid w:val="004F7E20"/>
    <w:rsid w:val="005019BE"/>
    <w:rsid w:val="00512F2C"/>
    <w:rsid w:val="005141BE"/>
    <w:rsid w:val="00520024"/>
    <w:rsid w:val="00523C16"/>
    <w:rsid w:val="00523D5C"/>
    <w:rsid w:val="005308DE"/>
    <w:rsid w:val="00531BE4"/>
    <w:rsid w:val="00532D28"/>
    <w:rsid w:val="00535958"/>
    <w:rsid w:val="00540623"/>
    <w:rsid w:val="00541FE1"/>
    <w:rsid w:val="00544726"/>
    <w:rsid w:val="005467D2"/>
    <w:rsid w:val="0054758F"/>
    <w:rsid w:val="00551C80"/>
    <w:rsid w:val="00551F48"/>
    <w:rsid w:val="00554E61"/>
    <w:rsid w:val="00555030"/>
    <w:rsid w:val="00560E07"/>
    <w:rsid w:val="00561972"/>
    <w:rsid w:val="00564816"/>
    <w:rsid w:val="00571E93"/>
    <w:rsid w:val="00580261"/>
    <w:rsid w:val="005810F3"/>
    <w:rsid w:val="005814A5"/>
    <w:rsid w:val="00585D2A"/>
    <w:rsid w:val="00587408"/>
    <w:rsid w:val="0059245A"/>
    <w:rsid w:val="005A18EE"/>
    <w:rsid w:val="005A6509"/>
    <w:rsid w:val="005A7DD9"/>
    <w:rsid w:val="005C1683"/>
    <w:rsid w:val="005C5DE1"/>
    <w:rsid w:val="005C5EC4"/>
    <w:rsid w:val="005D014B"/>
    <w:rsid w:val="005D1C52"/>
    <w:rsid w:val="005D1E59"/>
    <w:rsid w:val="005D2914"/>
    <w:rsid w:val="005D3EC8"/>
    <w:rsid w:val="005D62B5"/>
    <w:rsid w:val="005E63FC"/>
    <w:rsid w:val="005E68BF"/>
    <w:rsid w:val="005E69E8"/>
    <w:rsid w:val="005F4C57"/>
    <w:rsid w:val="006043BF"/>
    <w:rsid w:val="0060628C"/>
    <w:rsid w:val="00606495"/>
    <w:rsid w:val="00606D56"/>
    <w:rsid w:val="00606EE6"/>
    <w:rsid w:val="0060759F"/>
    <w:rsid w:val="006122EC"/>
    <w:rsid w:val="00612418"/>
    <w:rsid w:val="00612A8A"/>
    <w:rsid w:val="00612D8B"/>
    <w:rsid w:val="0062030A"/>
    <w:rsid w:val="00622295"/>
    <w:rsid w:val="006222DE"/>
    <w:rsid w:val="00623C12"/>
    <w:rsid w:val="006274ED"/>
    <w:rsid w:val="006315EF"/>
    <w:rsid w:val="00632776"/>
    <w:rsid w:val="00636D91"/>
    <w:rsid w:val="00640667"/>
    <w:rsid w:val="0064561F"/>
    <w:rsid w:val="006507A0"/>
    <w:rsid w:val="006519E8"/>
    <w:rsid w:val="00651EEC"/>
    <w:rsid w:val="00652456"/>
    <w:rsid w:val="00652569"/>
    <w:rsid w:val="0065287D"/>
    <w:rsid w:val="0065417B"/>
    <w:rsid w:val="0066141E"/>
    <w:rsid w:val="00665631"/>
    <w:rsid w:val="00665876"/>
    <w:rsid w:val="00666944"/>
    <w:rsid w:val="00667434"/>
    <w:rsid w:val="0067015C"/>
    <w:rsid w:val="006738F4"/>
    <w:rsid w:val="0068176B"/>
    <w:rsid w:val="006A0BA8"/>
    <w:rsid w:val="006A22F7"/>
    <w:rsid w:val="006A3509"/>
    <w:rsid w:val="006A3A37"/>
    <w:rsid w:val="006A41BC"/>
    <w:rsid w:val="006A676B"/>
    <w:rsid w:val="006A70F3"/>
    <w:rsid w:val="006B28DC"/>
    <w:rsid w:val="006B7870"/>
    <w:rsid w:val="006C69EE"/>
    <w:rsid w:val="006D1399"/>
    <w:rsid w:val="006E60D0"/>
    <w:rsid w:val="006E7593"/>
    <w:rsid w:val="006E7DE3"/>
    <w:rsid w:val="006E7E55"/>
    <w:rsid w:val="006F1F21"/>
    <w:rsid w:val="006F2AE7"/>
    <w:rsid w:val="00700CE9"/>
    <w:rsid w:val="00705C72"/>
    <w:rsid w:val="00712C22"/>
    <w:rsid w:val="007159BA"/>
    <w:rsid w:val="0071600F"/>
    <w:rsid w:val="0072499C"/>
    <w:rsid w:val="007254D1"/>
    <w:rsid w:val="007262E0"/>
    <w:rsid w:val="007263D8"/>
    <w:rsid w:val="0073544D"/>
    <w:rsid w:val="0073682E"/>
    <w:rsid w:val="00740D51"/>
    <w:rsid w:val="00741D4D"/>
    <w:rsid w:val="00743133"/>
    <w:rsid w:val="007440A4"/>
    <w:rsid w:val="00747B4F"/>
    <w:rsid w:val="00747BC4"/>
    <w:rsid w:val="0075190F"/>
    <w:rsid w:val="0075273E"/>
    <w:rsid w:val="0075658D"/>
    <w:rsid w:val="00767BAC"/>
    <w:rsid w:val="007713D3"/>
    <w:rsid w:val="0077416A"/>
    <w:rsid w:val="007749DE"/>
    <w:rsid w:val="007777F1"/>
    <w:rsid w:val="0078123A"/>
    <w:rsid w:val="00782065"/>
    <w:rsid w:val="00782758"/>
    <w:rsid w:val="007844CC"/>
    <w:rsid w:val="00785BEA"/>
    <w:rsid w:val="00787E0F"/>
    <w:rsid w:val="007946DE"/>
    <w:rsid w:val="00794FDE"/>
    <w:rsid w:val="007A01A9"/>
    <w:rsid w:val="007A6DBC"/>
    <w:rsid w:val="007A7215"/>
    <w:rsid w:val="007B3F88"/>
    <w:rsid w:val="007B64AF"/>
    <w:rsid w:val="007B6743"/>
    <w:rsid w:val="007B7114"/>
    <w:rsid w:val="007B71C0"/>
    <w:rsid w:val="007C55E0"/>
    <w:rsid w:val="007D1777"/>
    <w:rsid w:val="007D2449"/>
    <w:rsid w:val="007D2454"/>
    <w:rsid w:val="007E13E3"/>
    <w:rsid w:val="007E21DD"/>
    <w:rsid w:val="007E2B46"/>
    <w:rsid w:val="007E39E8"/>
    <w:rsid w:val="007E3AAA"/>
    <w:rsid w:val="007E42F9"/>
    <w:rsid w:val="007E6F5E"/>
    <w:rsid w:val="007E7057"/>
    <w:rsid w:val="007E70A3"/>
    <w:rsid w:val="008004C9"/>
    <w:rsid w:val="00801821"/>
    <w:rsid w:val="00804438"/>
    <w:rsid w:val="00805A90"/>
    <w:rsid w:val="00805BE5"/>
    <w:rsid w:val="00814D1D"/>
    <w:rsid w:val="00816D76"/>
    <w:rsid w:val="00817774"/>
    <w:rsid w:val="00817EC8"/>
    <w:rsid w:val="008204AF"/>
    <w:rsid w:val="008205F9"/>
    <w:rsid w:val="0082142A"/>
    <w:rsid w:val="008229CF"/>
    <w:rsid w:val="00831F09"/>
    <w:rsid w:val="00832CC3"/>
    <w:rsid w:val="00833687"/>
    <w:rsid w:val="00833A34"/>
    <w:rsid w:val="00836D1C"/>
    <w:rsid w:val="00844DD9"/>
    <w:rsid w:val="00854F87"/>
    <w:rsid w:val="00856432"/>
    <w:rsid w:val="00857DC9"/>
    <w:rsid w:val="008610B0"/>
    <w:rsid w:val="00861FA4"/>
    <w:rsid w:val="0086237C"/>
    <w:rsid w:val="00863F92"/>
    <w:rsid w:val="0087196B"/>
    <w:rsid w:val="008728BC"/>
    <w:rsid w:val="008750C1"/>
    <w:rsid w:val="0087715F"/>
    <w:rsid w:val="00877BC1"/>
    <w:rsid w:val="00877DD9"/>
    <w:rsid w:val="00881EF4"/>
    <w:rsid w:val="00883485"/>
    <w:rsid w:val="00883686"/>
    <w:rsid w:val="00885ED5"/>
    <w:rsid w:val="008911F9"/>
    <w:rsid w:val="008918C2"/>
    <w:rsid w:val="00893F01"/>
    <w:rsid w:val="008A20A3"/>
    <w:rsid w:val="008A35F9"/>
    <w:rsid w:val="008A3C7D"/>
    <w:rsid w:val="008A3E3E"/>
    <w:rsid w:val="008A75BB"/>
    <w:rsid w:val="008A7B69"/>
    <w:rsid w:val="008A7BB8"/>
    <w:rsid w:val="008C2040"/>
    <w:rsid w:val="008C3A34"/>
    <w:rsid w:val="008C5AE8"/>
    <w:rsid w:val="008D2C81"/>
    <w:rsid w:val="008D49CB"/>
    <w:rsid w:val="008D6520"/>
    <w:rsid w:val="008E040F"/>
    <w:rsid w:val="008E0525"/>
    <w:rsid w:val="008E2B12"/>
    <w:rsid w:val="008E34CE"/>
    <w:rsid w:val="008E5485"/>
    <w:rsid w:val="008F03E8"/>
    <w:rsid w:val="008F1C0B"/>
    <w:rsid w:val="008F1FCB"/>
    <w:rsid w:val="008F2048"/>
    <w:rsid w:val="008F3C92"/>
    <w:rsid w:val="008F48F6"/>
    <w:rsid w:val="008F5592"/>
    <w:rsid w:val="00901061"/>
    <w:rsid w:val="00916B91"/>
    <w:rsid w:val="00922D4A"/>
    <w:rsid w:val="009255D0"/>
    <w:rsid w:val="00931067"/>
    <w:rsid w:val="009328FC"/>
    <w:rsid w:val="009451F5"/>
    <w:rsid w:val="00950908"/>
    <w:rsid w:val="0095201F"/>
    <w:rsid w:val="00961AA4"/>
    <w:rsid w:val="00961E2C"/>
    <w:rsid w:val="0096319F"/>
    <w:rsid w:val="00970185"/>
    <w:rsid w:val="00971A6C"/>
    <w:rsid w:val="00975BB9"/>
    <w:rsid w:val="00976EF9"/>
    <w:rsid w:val="0098076F"/>
    <w:rsid w:val="00981409"/>
    <w:rsid w:val="0098311B"/>
    <w:rsid w:val="009A2CEB"/>
    <w:rsid w:val="009A5196"/>
    <w:rsid w:val="009A6FC6"/>
    <w:rsid w:val="009B22C3"/>
    <w:rsid w:val="009B5903"/>
    <w:rsid w:val="009C0E82"/>
    <w:rsid w:val="009C19B7"/>
    <w:rsid w:val="009C7229"/>
    <w:rsid w:val="009D4B2C"/>
    <w:rsid w:val="009D61D0"/>
    <w:rsid w:val="009E0727"/>
    <w:rsid w:val="009E2919"/>
    <w:rsid w:val="009F1CE2"/>
    <w:rsid w:val="009F1DE0"/>
    <w:rsid w:val="009F2BEA"/>
    <w:rsid w:val="009F3CF9"/>
    <w:rsid w:val="009F575A"/>
    <w:rsid w:val="009F63BE"/>
    <w:rsid w:val="009F790B"/>
    <w:rsid w:val="00A017B0"/>
    <w:rsid w:val="00A02761"/>
    <w:rsid w:val="00A032FE"/>
    <w:rsid w:val="00A054E3"/>
    <w:rsid w:val="00A067A0"/>
    <w:rsid w:val="00A12653"/>
    <w:rsid w:val="00A17FB4"/>
    <w:rsid w:val="00A22733"/>
    <w:rsid w:val="00A22843"/>
    <w:rsid w:val="00A262CD"/>
    <w:rsid w:val="00A30F21"/>
    <w:rsid w:val="00A317B7"/>
    <w:rsid w:val="00A336BC"/>
    <w:rsid w:val="00A42124"/>
    <w:rsid w:val="00A500DC"/>
    <w:rsid w:val="00A528FD"/>
    <w:rsid w:val="00A63272"/>
    <w:rsid w:val="00A64704"/>
    <w:rsid w:val="00A64CC2"/>
    <w:rsid w:val="00A801EE"/>
    <w:rsid w:val="00A80CF9"/>
    <w:rsid w:val="00A82A3B"/>
    <w:rsid w:val="00A847B2"/>
    <w:rsid w:val="00A84BA2"/>
    <w:rsid w:val="00A87D94"/>
    <w:rsid w:val="00A90E21"/>
    <w:rsid w:val="00A91796"/>
    <w:rsid w:val="00A93548"/>
    <w:rsid w:val="00A938D4"/>
    <w:rsid w:val="00AA3CC1"/>
    <w:rsid w:val="00AA4F1B"/>
    <w:rsid w:val="00AA74B5"/>
    <w:rsid w:val="00AB2242"/>
    <w:rsid w:val="00AB3BA8"/>
    <w:rsid w:val="00AB48F2"/>
    <w:rsid w:val="00AB5892"/>
    <w:rsid w:val="00AC39F5"/>
    <w:rsid w:val="00AC4406"/>
    <w:rsid w:val="00AD06A6"/>
    <w:rsid w:val="00AD09C7"/>
    <w:rsid w:val="00AD252D"/>
    <w:rsid w:val="00AD4D62"/>
    <w:rsid w:val="00AE0454"/>
    <w:rsid w:val="00AE5FE2"/>
    <w:rsid w:val="00AE655B"/>
    <w:rsid w:val="00AE6DB2"/>
    <w:rsid w:val="00AE79F7"/>
    <w:rsid w:val="00AE7A07"/>
    <w:rsid w:val="00AF0D6D"/>
    <w:rsid w:val="00AF25ED"/>
    <w:rsid w:val="00B11122"/>
    <w:rsid w:val="00B23D16"/>
    <w:rsid w:val="00B36597"/>
    <w:rsid w:val="00B36F69"/>
    <w:rsid w:val="00B37492"/>
    <w:rsid w:val="00B455B7"/>
    <w:rsid w:val="00B471CF"/>
    <w:rsid w:val="00B50589"/>
    <w:rsid w:val="00B50596"/>
    <w:rsid w:val="00B521DC"/>
    <w:rsid w:val="00B526D3"/>
    <w:rsid w:val="00B5385A"/>
    <w:rsid w:val="00B60638"/>
    <w:rsid w:val="00B60F59"/>
    <w:rsid w:val="00B71CAD"/>
    <w:rsid w:val="00B74E35"/>
    <w:rsid w:val="00B75920"/>
    <w:rsid w:val="00B77EB7"/>
    <w:rsid w:val="00B85B73"/>
    <w:rsid w:val="00B876B9"/>
    <w:rsid w:val="00B91829"/>
    <w:rsid w:val="00B93126"/>
    <w:rsid w:val="00B93178"/>
    <w:rsid w:val="00B93EDA"/>
    <w:rsid w:val="00B96BA3"/>
    <w:rsid w:val="00B96F36"/>
    <w:rsid w:val="00B973FE"/>
    <w:rsid w:val="00BA2770"/>
    <w:rsid w:val="00BA4989"/>
    <w:rsid w:val="00BA4ABD"/>
    <w:rsid w:val="00BB27F8"/>
    <w:rsid w:val="00BB4054"/>
    <w:rsid w:val="00BC3E51"/>
    <w:rsid w:val="00BD0AB0"/>
    <w:rsid w:val="00BD148E"/>
    <w:rsid w:val="00BD24F1"/>
    <w:rsid w:val="00BD29D8"/>
    <w:rsid w:val="00BD2B9D"/>
    <w:rsid w:val="00BE1E8A"/>
    <w:rsid w:val="00BE2535"/>
    <w:rsid w:val="00BE3D42"/>
    <w:rsid w:val="00BE49B8"/>
    <w:rsid w:val="00BE4B47"/>
    <w:rsid w:val="00BE6BFA"/>
    <w:rsid w:val="00BF0DC8"/>
    <w:rsid w:val="00BF1CB6"/>
    <w:rsid w:val="00BF1DD9"/>
    <w:rsid w:val="00BF2D6E"/>
    <w:rsid w:val="00BF3B11"/>
    <w:rsid w:val="00BF3DF7"/>
    <w:rsid w:val="00BF5BEB"/>
    <w:rsid w:val="00C00642"/>
    <w:rsid w:val="00C03C38"/>
    <w:rsid w:val="00C15105"/>
    <w:rsid w:val="00C15FAB"/>
    <w:rsid w:val="00C167A3"/>
    <w:rsid w:val="00C23C7C"/>
    <w:rsid w:val="00C2774C"/>
    <w:rsid w:val="00C34403"/>
    <w:rsid w:val="00C40B36"/>
    <w:rsid w:val="00C40E11"/>
    <w:rsid w:val="00C51EAF"/>
    <w:rsid w:val="00C53B2D"/>
    <w:rsid w:val="00C54CA0"/>
    <w:rsid w:val="00C55F51"/>
    <w:rsid w:val="00C62721"/>
    <w:rsid w:val="00C62BCE"/>
    <w:rsid w:val="00C65DD3"/>
    <w:rsid w:val="00C71CAA"/>
    <w:rsid w:val="00C720C1"/>
    <w:rsid w:val="00C75555"/>
    <w:rsid w:val="00C7616D"/>
    <w:rsid w:val="00C81A4F"/>
    <w:rsid w:val="00C83F85"/>
    <w:rsid w:val="00C85817"/>
    <w:rsid w:val="00C85B3D"/>
    <w:rsid w:val="00C90D32"/>
    <w:rsid w:val="00C939FC"/>
    <w:rsid w:val="00C9735C"/>
    <w:rsid w:val="00C97862"/>
    <w:rsid w:val="00CA51B9"/>
    <w:rsid w:val="00CA553F"/>
    <w:rsid w:val="00CA5FD8"/>
    <w:rsid w:val="00CA6A99"/>
    <w:rsid w:val="00CB4D08"/>
    <w:rsid w:val="00CB5D07"/>
    <w:rsid w:val="00CC1B0E"/>
    <w:rsid w:val="00CC4A09"/>
    <w:rsid w:val="00CD1C89"/>
    <w:rsid w:val="00CD4E00"/>
    <w:rsid w:val="00CD6EC2"/>
    <w:rsid w:val="00CE2E85"/>
    <w:rsid w:val="00CE4352"/>
    <w:rsid w:val="00CE6471"/>
    <w:rsid w:val="00CE7BB4"/>
    <w:rsid w:val="00CF0C69"/>
    <w:rsid w:val="00CF5093"/>
    <w:rsid w:val="00CF5162"/>
    <w:rsid w:val="00D022A4"/>
    <w:rsid w:val="00D05FFA"/>
    <w:rsid w:val="00D07614"/>
    <w:rsid w:val="00D07804"/>
    <w:rsid w:val="00D07C30"/>
    <w:rsid w:val="00D07C6B"/>
    <w:rsid w:val="00D11225"/>
    <w:rsid w:val="00D16E8C"/>
    <w:rsid w:val="00D31880"/>
    <w:rsid w:val="00D32A92"/>
    <w:rsid w:val="00D34E46"/>
    <w:rsid w:val="00D36301"/>
    <w:rsid w:val="00D40B23"/>
    <w:rsid w:val="00D4320F"/>
    <w:rsid w:val="00D45E65"/>
    <w:rsid w:val="00D4637C"/>
    <w:rsid w:val="00D51D43"/>
    <w:rsid w:val="00D51E57"/>
    <w:rsid w:val="00D53256"/>
    <w:rsid w:val="00D5672F"/>
    <w:rsid w:val="00D56F32"/>
    <w:rsid w:val="00D57EED"/>
    <w:rsid w:val="00D6079E"/>
    <w:rsid w:val="00D61614"/>
    <w:rsid w:val="00D662EF"/>
    <w:rsid w:val="00D673D5"/>
    <w:rsid w:val="00D67ACF"/>
    <w:rsid w:val="00D72162"/>
    <w:rsid w:val="00D73A32"/>
    <w:rsid w:val="00D756FF"/>
    <w:rsid w:val="00D7773D"/>
    <w:rsid w:val="00D77EB0"/>
    <w:rsid w:val="00D820CE"/>
    <w:rsid w:val="00D82DBA"/>
    <w:rsid w:val="00D83054"/>
    <w:rsid w:val="00D87219"/>
    <w:rsid w:val="00D907E6"/>
    <w:rsid w:val="00D9083E"/>
    <w:rsid w:val="00D9247D"/>
    <w:rsid w:val="00D92B85"/>
    <w:rsid w:val="00DA0840"/>
    <w:rsid w:val="00DA0AAD"/>
    <w:rsid w:val="00DA54A4"/>
    <w:rsid w:val="00DB2364"/>
    <w:rsid w:val="00DB28D3"/>
    <w:rsid w:val="00DB4B25"/>
    <w:rsid w:val="00DB548C"/>
    <w:rsid w:val="00DB6F5D"/>
    <w:rsid w:val="00DC065B"/>
    <w:rsid w:val="00DC3A93"/>
    <w:rsid w:val="00DC5481"/>
    <w:rsid w:val="00DD2F5C"/>
    <w:rsid w:val="00DD690B"/>
    <w:rsid w:val="00DE76F4"/>
    <w:rsid w:val="00DF0154"/>
    <w:rsid w:val="00DF43E1"/>
    <w:rsid w:val="00DF58E4"/>
    <w:rsid w:val="00E01210"/>
    <w:rsid w:val="00E03B6A"/>
    <w:rsid w:val="00E0507C"/>
    <w:rsid w:val="00E13C51"/>
    <w:rsid w:val="00E14A58"/>
    <w:rsid w:val="00E16FBF"/>
    <w:rsid w:val="00E17B5A"/>
    <w:rsid w:val="00E22C6B"/>
    <w:rsid w:val="00E232F9"/>
    <w:rsid w:val="00E25AE4"/>
    <w:rsid w:val="00E2723F"/>
    <w:rsid w:val="00E27EE8"/>
    <w:rsid w:val="00E30F4A"/>
    <w:rsid w:val="00E3127E"/>
    <w:rsid w:val="00E32D05"/>
    <w:rsid w:val="00E3310E"/>
    <w:rsid w:val="00E33B73"/>
    <w:rsid w:val="00E42D76"/>
    <w:rsid w:val="00E45098"/>
    <w:rsid w:val="00E47944"/>
    <w:rsid w:val="00E50A38"/>
    <w:rsid w:val="00E526A5"/>
    <w:rsid w:val="00E528A7"/>
    <w:rsid w:val="00E54FB1"/>
    <w:rsid w:val="00E57217"/>
    <w:rsid w:val="00E6225A"/>
    <w:rsid w:val="00E6319B"/>
    <w:rsid w:val="00E66F5D"/>
    <w:rsid w:val="00E70F59"/>
    <w:rsid w:val="00E71632"/>
    <w:rsid w:val="00E81968"/>
    <w:rsid w:val="00E861C1"/>
    <w:rsid w:val="00E90DF3"/>
    <w:rsid w:val="00E92FCB"/>
    <w:rsid w:val="00E930D1"/>
    <w:rsid w:val="00E97568"/>
    <w:rsid w:val="00EA326A"/>
    <w:rsid w:val="00EA338A"/>
    <w:rsid w:val="00EA538E"/>
    <w:rsid w:val="00EB7D50"/>
    <w:rsid w:val="00EC1E07"/>
    <w:rsid w:val="00EC2704"/>
    <w:rsid w:val="00EC3EAF"/>
    <w:rsid w:val="00EC553C"/>
    <w:rsid w:val="00EC6503"/>
    <w:rsid w:val="00EC68E6"/>
    <w:rsid w:val="00ED1432"/>
    <w:rsid w:val="00ED6351"/>
    <w:rsid w:val="00EE0B0A"/>
    <w:rsid w:val="00EE278E"/>
    <w:rsid w:val="00EF0FCB"/>
    <w:rsid w:val="00EF12CE"/>
    <w:rsid w:val="00EF1532"/>
    <w:rsid w:val="00F01446"/>
    <w:rsid w:val="00F10FE4"/>
    <w:rsid w:val="00F11557"/>
    <w:rsid w:val="00F11F09"/>
    <w:rsid w:val="00F1502A"/>
    <w:rsid w:val="00F1570A"/>
    <w:rsid w:val="00F1648E"/>
    <w:rsid w:val="00F16AC8"/>
    <w:rsid w:val="00F214B8"/>
    <w:rsid w:val="00F24289"/>
    <w:rsid w:val="00F24508"/>
    <w:rsid w:val="00F2603B"/>
    <w:rsid w:val="00F30CCE"/>
    <w:rsid w:val="00F314FC"/>
    <w:rsid w:val="00F31B55"/>
    <w:rsid w:val="00F370F5"/>
    <w:rsid w:val="00F37888"/>
    <w:rsid w:val="00F379B5"/>
    <w:rsid w:val="00F5266A"/>
    <w:rsid w:val="00F531D5"/>
    <w:rsid w:val="00F54E5C"/>
    <w:rsid w:val="00F55529"/>
    <w:rsid w:val="00F602EF"/>
    <w:rsid w:val="00F6249F"/>
    <w:rsid w:val="00F627AE"/>
    <w:rsid w:val="00F62E29"/>
    <w:rsid w:val="00F73CB3"/>
    <w:rsid w:val="00F753CE"/>
    <w:rsid w:val="00F81826"/>
    <w:rsid w:val="00F840CB"/>
    <w:rsid w:val="00F8555C"/>
    <w:rsid w:val="00F861F5"/>
    <w:rsid w:val="00F86BB4"/>
    <w:rsid w:val="00F93430"/>
    <w:rsid w:val="00FA1D68"/>
    <w:rsid w:val="00FB1864"/>
    <w:rsid w:val="00FB1996"/>
    <w:rsid w:val="00FB3C87"/>
    <w:rsid w:val="00FC3E40"/>
    <w:rsid w:val="00FD3155"/>
    <w:rsid w:val="00FD66C2"/>
    <w:rsid w:val="00FD7741"/>
    <w:rsid w:val="00FE02F8"/>
    <w:rsid w:val="00FE0409"/>
    <w:rsid w:val="00FE2C50"/>
    <w:rsid w:val="00FE68C8"/>
    <w:rsid w:val="00FF005A"/>
    <w:rsid w:val="00FF1B98"/>
    <w:rsid w:val="00FF34C4"/>
    <w:rsid w:val="00FF767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7BB823"/>
  <w15:chartTrackingRefBased/>
  <w15:docId w15:val="{29AB82D0-F3CC-4313-A3B0-DA7277118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E0F"/>
  </w:style>
  <w:style w:type="paragraph" w:styleId="Heading1">
    <w:name w:val="heading 1"/>
    <w:basedOn w:val="Normal"/>
    <w:next w:val="Normal"/>
    <w:link w:val="Heading1Char"/>
    <w:uiPriority w:val="9"/>
    <w:qFormat/>
    <w:rsid w:val="00787E0F"/>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87E0F"/>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787E0F"/>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87E0F"/>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87E0F"/>
    <w:pPr>
      <w:keepNext/>
      <w:keepLines/>
      <w:numPr>
        <w:ilvl w:val="4"/>
        <w:numId w:val="12"/>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787E0F"/>
    <w:pPr>
      <w:keepNext/>
      <w:keepLines/>
      <w:numPr>
        <w:ilvl w:val="5"/>
        <w:numId w:val="12"/>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787E0F"/>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87E0F"/>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87E0F"/>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E0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87E0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787E0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87E0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87E0F"/>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787E0F"/>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787E0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87E0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87E0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87E0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87E0F"/>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787E0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87E0F"/>
    <w:rPr>
      <w:color w:val="5A5A5A" w:themeColor="text1" w:themeTint="A5"/>
      <w:spacing w:val="10"/>
    </w:rPr>
  </w:style>
  <w:style w:type="paragraph" w:styleId="Quote">
    <w:name w:val="Quote"/>
    <w:basedOn w:val="Normal"/>
    <w:next w:val="Normal"/>
    <w:link w:val="QuoteChar"/>
    <w:uiPriority w:val="29"/>
    <w:qFormat/>
    <w:rsid w:val="00787E0F"/>
    <w:pPr>
      <w:spacing w:before="160"/>
      <w:ind w:left="720" w:right="720"/>
    </w:pPr>
    <w:rPr>
      <w:i/>
      <w:iCs/>
      <w:color w:val="000000" w:themeColor="text1"/>
    </w:rPr>
  </w:style>
  <w:style w:type="character" w:customStyle="1" w:styleId="QuoteChar">
    <w:name w:val="Quote Char"/>
    <w:basedOn w:val="DefaultParagraphFont"/>
    <w:link w:val="Quote"/>
    <w:uiPriority w:val="29"/>
    <w:rsid w:val="00787E0F"/>
    <w:rPr>
      <w:i/>
      <w:iCs/>
      <w:color w:val="000000" w:themeColor="text1"/>
    </w:rPr>
  </w:style>
  <w:style w:type="paragraph" w:styleId="ListParagraph">
    <w:name w:val="List Paragraph"/>
    <w:basedOn w:val="Normal"/>
    <w:uiPriority w:val="34"/>
    <w:qFormat/>
    <w:rsid w:val="007B71C0"/>
    <w:pPr>
      <w:ind w:left="720"/>
      <w:contextualSpacing/>
    </w:pPr>
  </w:style>
  <w:style w:type="character" w:styleId="IntenseEmphasis">
    <w:name w:val="Intense Emphasis"/>
    <w:basedOn w:val="DefaultParagraphFont"/>
    <w:uiPriority w:val="21"/>
    <w:qFormat/>
    <w:rsid w:val="00787E0F"/>
    <w:rPr>
      <w:b/>
      <w:bCs/>
      <w:i/>
      <w:iCs/>
      <w:caps/>
    </w:rPr>
  </w:style>
  <w:style w:type="paragraph" w:styleId="IntenseQuote">
    <w:name w:val="Intense Quote"/>
    <w:basedOn w:val="Normal"/>
    <w:next w:val="Normal"/>
    <w:link w:val="IntenseQuoteChar"/>
    <w:uiPriority w:val="30"/>
    <w:qFormat/>
    <w:rsid w:val="00787E0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87E0F"/>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787E0F"/>
    <w:rPr>
      <w:b/>
      <w:bCs/>
      <w:smallCaps/>
      <w:u w:val="single"/>
    </w:rPr>
  </w:style>
  <w:style w:type="character" w:styleId="PlaceholderText">
    <w:name w:val="Placeholder Text"/>
    <w:basedOn w:val="DefaultParagraphFont"/>
    <w:uiPriority w:val="99"/>
    <w:semiHidden/>
    <w:rsid w:val="00AD06A6"/>
    <w:rPr>
      <w:color w:val="666666"/>
    </w:rPr>
  </w:style>
  <w:style w:type="paragraph" w:styleId="Bibliography">
    <w:name w:val="Bibliography"/>
    <w:basedOn w:val="Normal"/>
    <w:next w:val="Normal"/>
    <w:uiPriority w:val="37"/>
    <w:unhideWhenUsed/>
    <w:rsid w:val="003D02F4"/>
  </w:style>
  <w:style w:type="paragraph" w:styleId="Caption">
    <w:name w:val="caption"/>
    <w:basedOn w:val="Normal"/>
    <w:next w:val="Normal"/>
    <w:uiPriority w:val="35"/>
    <w:unhideWhenUsed/>
    <w:qFormat/>
    <w:rsid w:val="00787E0F"/>
    <w:pPr>
      <w:spacing w:after="200" w:line="240" w:lineRule="auto"/>
    </w:pPr>
    <w:rPr>
      <w:i/>
      <w:iCs/>
      <w:color w:val="0E2841" w:themeColor="text2"/>
      <w:sz w:val="18"/>
      <w:szCs w:val="18"/>
    </w:rPr>
  </w:style>
  <w:style w:type="character" w:styleId="Strong">
    <w:name w:val="Strong"/>
    <w:basedOn w:val="DefaultParagraphFont"/>
    <w:uiPriority w:val="22"/>
    <w:qFormat/>
    <w:rsid w:val="00787E0F"/>
    <w:rPr>
      <w:b/>
      <w:bCs/>
      <w:color w:val="000000" w:themeColor="text1"/>
    </w:rPr>
  </w:style>
  <w:style w:type="character" w:styleId="Emphasis">
    <w:name w:val="Emphasis"/>
    <w:basedOn w:val="DefaultParagraphFont"/>
    <w:uiPriority w:val="20"/>
    <w:qFormat/>
    <w:rsid w:val="00787E0F"/>
    <w:rPr>
      <w:i/>
      <w:iCs/>
      <w:color w:val="auto"/>
    </w:rPr>
  </w:style>
  <w:style w:type="paragraph" w:styleId="NoSpacing">
    <w:name w:val="No Spacing"/>
    <w:uiPriority w:val="1"/>
    <w:qFormat/>
    <w:rsid w:val="00787E0F"/>
    <w:pPr>
      <w:spacing w:after="0" w:line="240" w:lineRule="auto"/>
    </w:pPr>
  </w:style>
  <w:style w:type="character" w:styleId="SubtleEmphasis">
    <w:name w:val="Subtle Emphasis"/>
    <w:basedOn w:val="DefaultParagraphFont"/>
    <w:uiPriority w:val="19"/>
    <w:qFormat/>
    <w:rsid w:val="00787E0F"/>
    <w:rPr>
      <w:i/>
      <w:iCs/>
      <w:color w:val="404040" w:themeColor="text1" w:themeTint="BF"/>
    </w:rPr>
  </w:style>
  <w:style w:type="character" w:styleId="SubtleReference">
    <w:name w:val="Subtle Reference"/>
    <w:basedOn w:val="DefaultParagraphFont"/>
    <w:uiPriority w:val="31"/>
    <w:qFormat/>
    <w:rsid w:val="00787E0F"/>
    <w:rPr>
      <w:smallCaps/>
      <w:color w:val="404040" w:themeColor="text1" w:themeTint="BF"/>
      <w:u w:val="single" w:color="7F7F7F" w:themeColor="text1" w:themeTint="80"/>
    </w:rPr>
  </w:style>
  <w:style w:type="character" w:styleId="BookTitle">
    <w:name w:val="Book Title"/>
    <w:basedOn w:val="DefaultParagraphFont"/>
    <w:uiPriority w:val="33"/>
    <w:qFormat/>
    <w:rsid w:val="00787E0F"/>
    <w:rPr>
      <w:b w:val="0"/>
      <w:bCs w:val="0"/>
      <w:smallCaps/>
      <w:spacing w:val="5"/>
    </w:rPr>
  </w:style>
  <w:style w:type="paragraph" w:styleId="TOCHeading">
    <w:name w:val="TOC Heading"/>
    <w:basedOn w:val="Heading1"/>
    <w:next w:val="Normal"/>
    <w:uiPriority w:val="39"/>
    <w:unhideWhenUsed/>
    <w:qFormat/>
    <w:rsid w:val="00787E0F"/>
    <w:pPr>
      <w:outlineLvl w:val="9"/>
    </w:pPr>
  </w:style>
  <w:style w:type="paragraph" w:styleId="Header">
    <w:name w:val="header"/>
    <w:basedOn w:val="Normal"/>
    <w:link w:val="HeaderChar"/>
    <w:uiPriority w:val="99"/>
    <w:unhideWhenUsed/>
    <w:rsid w:val="00F602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02EF"/>
  </w:style>
  <w:style w:type="paragraph" w:styleId="Footer">
    <w:name w:val="footer"/>
    <w:basedOn w:val="Normal"/>
    <w:link w:val="FooterChar"/>
    <w:uiPriority w:val="99"/>
    <w:unhideWhenUsed/>
    <w:rsid w:val="00F602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02EF"/>
  </w:style>
  <w:style w:type="paragraph" w:styleId="TOC1">
    <w:name w:val="toc 1"/>
    <w:basedOn w:val="Normal"/>
    <w:next w:val="Normal"/>
    <w:autoRedefine/>
    <w:uiPriority w:val="39"/>
    <w:unhideWhenUsed/>
    <w:rsid w:val="005467D2"/>
    <w:pPr>
      <w:spacing w:after="100"/>
    </w:pPr>
  </w:style>
  <w:style w:type="paragraph" w:styleId="TOC2">
    <w:name w:val="toc 2"/>
    <w:basedOn w:val="Normal"/>
    <w:next w:val="Normal"/>
    <w:autoRedefine/>
    <w:uiPriority w:val="39"/>
    <w:unhideWhenUsed/>
    <w:rsid w:val="005467D2"/>
    <w:pPr>
      <w:spacing w:after="100"/>
      <w:ind w:left="220"/>
    </w:pPr>
  </w:style>
  <w:style w:type="character" w:styleId="Hyperlink">
    <w:name w:val="Hyperlink"/>
    <w:basedOn w:val="DefaultParagraphFont"/>
    <w:uiPriority w:val="99"/>
    <w:unhideWhenUsed/>
    <w:rsid w:val="005467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jpe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3.jpg"/><Relationship Id="rId19" Type="http://schemas.openxmlformats.org/officeDocument/2006/relationships/image" Target="media/image11.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66EA1-72C5-49A8-BFC2-E0F5CE9E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9</TotalTime>
  <Pages>15</Pages>
  <Words>3806</Words>
  <Characters>176084</Characters>
  <Application>Microsoft Office Word</Application>
  <DocSecurity>0</DocSecurity>
  <Lines>2840</Lines>
  <Paragraphs>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783</cp:revision>
  <cp:lastPrinted>2025-08-20T13:46:00Z</cp:lastPrinted>
  <dcterms:created xsi:type="dcterms:W3CDTF">2025-08-18T10:31:00Z</dcterms:created>
  <dcterms:modified xsi:type="dcterms:W3CDTF">2025-08-2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trR1Hy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